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r w:rsidR="00EA2B7C">
        <w:fldChar w:fldCharType="begin"/>
      </w:r>
      <w:r w:rsidR="00EA2B7C" w:rsidRPr="00EA2B7C">
        <w:rPr>
          <w:lang w:val="en-US"/>
          <w:rPrChange w:id="0" w:author="Jochem Tolsma" w:date="2022-09-12T09:58:00Z">
            <w:rPr/>
          </w:rPrChange>
        </w:rPr>
        <w:instrText xml:space="preserve"> HYPERLINK "mailto:Niels.spierings@ru.nl" </w:instrText>
      </w:r>
      <w:r w:rsidR="00EA2B7C">
        <w:fldChar w:fldCharType="separate"/>
      </w:r>
      <w:r w:rsidRPr="001954CD">
        <w:rPr>
          <w:rStyle w:val="Hyperlink"/>
          <w:bCs/>
          <w:lang w:val="en-GB"/>
        </w:rPr>
        <w:t>Niels.spierings@ru.nl</w:t>
      </w:r>
      <w:r w:rsidR="00EA2B7C">
        <w:rPr>
          <w:rStyle w:val="Hyperlink"/>
          <w:bCs/>
          <w:lang w:val="en-GB"/>
        </w:rPr>
        <w:fldChar w:fldCharType="end"/>
      </w:r>
      <w:r w:rsidR="00B276FC" w:rsidRPr="00671000">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commentRangeStart w:id="1"/>
      <w:r>
        <w:rPr>
          <w:b/>
          <w:lang w:val="en-US"/>
        </w:rPr>
        <w:t>Abstract</w:t>
      </w:r>
      <w:commentRangeEnd w:id="1"/>
      <w:r w:rsidR="005B494F">
        <w:rPr>
          <w:rStyle w:val="CommentReference"/>
        </w:rPr>
        <w:commentReference w:id="1"/>
      </w:r>
    </w:p>
    <w:p w14:paraId="5932C693" w14:textId="15EB3F58" w:rsidR="006D38A9" w:rsidRDefault="00E75F4A" w:rsidP="00283711">
      <w:pPr>
        <w:spacing w:line="480" w:lineRule="auto"/>
        <w:ind w:firstLine="0"/>
        <w:jc w:val="both"/>
        <w:rPr>
          <w:ins w:id="2" w:author="Jochem Tolsma" w:date="2022-09-12T10:18:00Z"/>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del w:id="3" w:author="Jochem Tolsma" w:date="2022-09-08T12:59:00Z">
        <w:r w:rsidR="003F3292" w:rsidDel="00380263">
          <w:rPr>
            <w:lang w:val="en-US"/>
          </w:rPr>
          <w:delText>Despite its relevance, r</w:delText>
        </w:r>
        <w:r w:rsidR="00E60990" w:rsidDel="00380263">
          <w:rPr>
            <w:lang w:val="en-US"/>
          </w:rPr>
          <w:delText xml:space="preserve">esearch into the Twitter networks </w:delText>
        </w:r>
        <w:r w:rsidR="00E60990" w:rsidRPr="00B50A16" w:rsidDel="00380263">
          <w:rPr>
            <w:lang w:val="en-US"/>
          </w:rPr>
          <w:delText xml:space="preserve">among </w:delText>
        </w:r>
        <w:r w:rsidR="00E60990" w:rsidDel="00380263">
          <w:rPr>
            <w:lang w:val="en-US"/>
          </w:rPr>
          <w:delText>MPs is rare</w:delText>
        </w:r>
        <w:r w:rsidR="002556CF" w:rsidDel="00380263">
          <w:rPr>
            <w:lang w:val="en-US"/>
          </w:rPr>
          <w:delText xml:space="preserve">. </w:delText>
        </w:r>
      </w:del>
      <w:r w:rsidR="002556CF">
        <w:rPr>
          <w:lang w:val="en-US"/>
        </w:rPr>
        <w:t>I</w:t>
      </w:r>
      <w:r w:rsidR="00E60990">
        <w:rPr>
          <w:lang w:val="en-US"/>
        </w:rPr>
        <w:t xml:space="preserve">n this contribution we </w:t>
      </w:r>
      <w:r w:rsidR="00E60990" w:rsidRPr="00391E58">
        <w:rPr>
          <w:lang w:val="en-US"/>
        </w:rPr>
        <w:t>investigate segregation</w:t>
      </w:r>
      <w:ins w:id="4" w:author="Jochem Tolsma" w:date="2022-09-12T09:58:00Z">
        <w:r w:rsidR="00EA2B7C">
          <w:rPr>
            <w:lang w:val="en-US"/>
          </w:rPr>
          <w:t xml:space="preserve"> </w:t>
        </w:r>
      </w:ins>
      <w:del w:id="5" w:author="Jochem Tolsma" w:date="2022-09-12T10:19:00Z">
        <w:r w:rsidR="00E60990" w:rsidDel="00FC51A4">
          <w:rPr>
            <w:lang w:val="en-US"/>
          </w:rPr>
          <w:delText xml:space="preserve"> </w:delText>
        </w:r>
      </w:del>
      <w:r w:rsidR="00E60990" w:rsidRPr="00391E58">
        <w:rPr>
          <w:lang w:val="en-US"/>
        </w:rPr>
        <w:t>in Twitter networks</w:t>
      </w:r>
      <w:r w:rsidR="00E60990">
        <w:rPr>
          <w:lang w:val="en-US"/>
        </w:rPr>
        <w:t xml:space="preserve"> among Dutch </w:t>
      </w:r>
      <w:commentRangeStart w:id="6"/>
      <w:r w:rsidR="00E60990">
        <w:rPr>
          <w:lang w:val="en-US"/>
        </w:rPr>
        <w:t>MPs</w:t>
      </w:r>
      <w:commentRangeEnd w:id="6"/>
      <w:r w:rsidR="00CC415E">
        <w:rPr>
          <w:rStyle w:val="CommentReference"/>
        </w:rPr>
        <w:commentReference w:id="6"/>
      </w:r>
      <w:del w:id="7" w:author="Jochem Tolsma" w:date="2022-09-12T09:58:00Z">
        <w:r w:rsidR="000D0BC0" w:rsidDel="00EA2B7C">
          <w:rPr>
            <w:lang w:val="en-US"/>
          </w:rPr>
          <w:delText>, mapped at three time-points shortly</w:delText>
        </w:r>
      </w:del>
      <w:r w:rsidR="000D0BC0">
        <w:rPr>
          <w:lang w:val="en-US"/>
        </w:rPr>
        <w:t xml:space="preserve"> after the 2017 elections. </w:t>
      </w:r>
    </w:p>
    <w:p w14:paraId="4D4E996A" w14:textId="6DE431DE" w:rsidR="003739C5" w:rsidRDefault="00E60990" w:rsidP="00283711">
      <w:pPr>
        <w:spacing w:line="480" w:lineRule="auto"/>
        <w:ind w:firstLine="0"/>
        <w:jc w:val="both"/>
        <w:rPr>
          <w:ins w:id="8" w:author="Jochem Tolsma" w:date="2022-09-12T10:02:00Z"/>
          <w:lang w:val="en-US"/>
        </w:rPr>
      </w:pPr>
      <w:r>
        <w:rPr>
          <w:lang w:val="en-US"/>
        </w:rPr>
        <w:t xml:space="preserve">We provide a thorough understanding of MPs digital social networks </w:t>
      </w:r>
      <w:r w:rsidR="002556CF">
        <w:rPr>
          <w:lang w:val="en-US"/>
        </w:rPr>
        <w:t xml:space="preserve">by scrutinizing </w:t>
      </w:r>
      <w:r>
        <w:rPr>
          <w:lang w:val="en-US"/>
        </w:rPr>
        <w:t>t</w:t>
      </w:r>
      <w:r w:rsidR="003528B0">
        <w:rPr>
          <w:lang w:val="en-US"/>
        </w:rPr>
        <w:t xml:space="preserve">he extent to which </w:t>
      </w:r>
      <w:ins w:id="9" w:author="Jochem Tolsma" w:date="2022-09-12T10:12:00Z">
        <w:r w:rsidR="006D38A9">
          <w:rPr>
            <w:lang w:val="en-US"/>
          </w:rPr>
          <w:t xml:space="preserve">and why </w:t>
        </w:r>
      </w:ins>
      <w:r>
        <w:rPr>
          <w:lang w:val="en-US"/>
        </w:rPr>
        <w:t>Twitter networks among MPs</w:t>
      </w:r>
      <w:r w:rsidR="002556CF">
        <w:rPr>
          <w:lang w:val="en-US"/>
        </w:rPr>
        <w:t xml:space="preserve">, formed by following, @-mentioning and retweeting </w:t>
      </w:r>
      <w:r w:rsidR="00A21A54">
        <w:rPr>
          <w:lang w:val="en-US"/>
        </w:rPr>
        <w:lastRenderedPageBreak/>
        <w:t>relations</w:t>
      </w:r>
      <w:r w:rsidR="002556CF">
        <w:rPr>
          <w:lang w:val="en-US"/>
        </w:rPr>
        <w:t>,</w:t>
      </w:r>
      <w:r>
        <w:rPr>
          <w:lang w:val="en-US"/>
        </w:rPr>
        <w:t xml:space="preserve"> </w:t>
      </w:r>
      <w:r w:rsidR="002556CF">
        <w:rPr>
          <w:lang w:val="en-US"/>
        </w:rPr>
        <w:t xml:space="preserve">are </w:t>
      </w:r>
      <w:r>
        <w:rPr>
          <w:lang w:val="en-US"/>
        </w:rPr>
        <w:t>segregated</w:t>
      </w:r>
      <w:r w:rsidR="002556CF">
        <w:rPr>
          <w:lang w:val="en-US"/>
        </w:rPr>
        <w:t xml:space="preserve"> along </w:t>
      </w:r>
      <w:r>
        <w:rPr>
          <w:lang w:val="en-US"/>
        </w:rPr>
        <w:t xml:space="preserve">party membership lines </w:t>
      </w:r>
      <w:r w:rsidR="002556CF">
        <w:rPr>
          <w:lang w:val="en-US"/>
        </w:rPr>
        <w:t xml:space="preserve">and sex, age and ethnicity. </w:t>
      </w:r>
      <w:ins w:id="10" w:author="Jochem Tolsma" w:date="2022-09-12T10:07:00Z">
        <w:r w:rsidR="003739C5">
          <w:rPr>
            <w:lang w:val="en-US"/>
          </w:rPr>
          <w:t xml:space="preserve">Our </w:t>
        </w:r>
      </w:ins>
      <w:ins w:id="11" w:author="Jochem Tolsma" w:date="2022-09-12T10:20:00Z">
        <w:r w:rsidR="00FC51A4">
          <w:rPr>
            <w:lang w:val="en-US"/>
          </w:rPr>
          <w:t xml:space="preserve">unique </w:t>
        </w:r>
      </w:ins>
      <w:ins w:id="12" w:author="Jochem Tolsma" w:date="2022-09-12T10:07:00Z">
        <w:r w:rsidR="003739C5">
          <w:rPr>
            <w:lang w:val="en-US"/>
          </w:rPr>
          <w:t xml:space="preserve">dynamic perspective allows us to </w:t>
        </w:r>
      </w:ins>
      <w:ins w:id="13" w:author="Jochem Tolsma" w:date="2022-09-12T10:13:00Z">
        <w:r w:rsidR="006D38A9">
          <w:rPr>
            <w:lang w:val="en-US"/>
          </w:rPr>
          <w:t xml:space="preserve">rigorously </w:t>
        </w:r>
      </w:ins>
      <w:ins w:id="14" w:author="Jochem Tolsma" w:date="2022-09-12T10:17:00Z">
        <w:r w:rsidR="006D38A9">
          <w:rPr>
            <w:lang w:val="en-US"/>
          </w:rPr>
          <w:t xml:space="preserve">disentangle </w:t>
        </w:r>
      </w:ins>
      <w:ins w:id="15" w:author="Jochem Tolsma" w:date="2022-09-12T10:15:00Z">
        <w:r w:rsidR="006D38A9">
          <w:rPr>
            <w:lang w:val="en-US"/>
          </w:rPr>
          <w:t xml:space="preserve">the impact of </w:t>
        </w:r>
      </w:ins>
      <w:ins w:id="16" w:author="Jochem Tolsma" w:date="2022-09-12T10:18:00Z">
        <w:r w:rsidR="00FC51A4">
          <w:rPr>
            <w:lang w:val="en-US"/>
          </w:rPr>
          <w:t xml:space="preserve">inbreeding homophily (i.e., </w:t>
        </w:r>
      </w:ins>
      <w:ins w:id="17" w:author="Jochem Tolsma" w:date="2022-09-12T10:15:00Z">
        <w:r w:rsidR="006D38A9">
          <w:rPr>
            <w:lang w:val="en-US"/>
          </w:rPr>
          <w:t>MPs being more likely to form Twitter relations wit</w:t>
        </w:r>
      </w:ins>
      <w:ins w:id="18" w:author="Jochem Tolsma" w:date="2022-09-12T10:16:00Z">
        <w:r w:rsidR="006D38A9">
          <w:rPr>
            <w:lang w:val="en-US"/>
          </w:rPr>
          <w:t>h similar counterparts</w:t>
        </w:r>
      </w:ins>
      <w:ins w:id="19" w:author="Jochem Tolsma" w:date="2022-09-12T10:18:00Z">
        <w:r w:rsidR="00FC51A4">
          <w:rPr>
            <w:lang w:val="en-US"/>
          </w:rPr>
          <w:t>)</w:t>
        </w:r>
      </w:ins>
      <w:ins w:id="20" w:author="Jochem Tolsma" w:date="2022-09-12T10:19:00Z">
        <w:r w:rsidR="00FC51A4">
          <w:rPr>
            <w:lang w:val="en-US"/>
          </w:rPr>
          <w:t>,</w:t>
        </w:r>
      </w:ins>
      <w:ins w:id="21" w:author="Jochem Tolsma" w:date="2022-09-12T10:16:00Z">
        <w:r w:rsidR="006D38A9">
          <w:rPr>
            <w:lang w:val="en-US"/>
          </w:rPr>
          <w:t xml:space="preserve"> </w:t>
        </w:r>
      </w:ins>
      <w:ins w:id="22" w:author="Jochem Tolsma" w:date="2022-09-12T10:08:00Z">
        <w:r w:rsidR="006D38A9">
          <w:rPr>
            <w:lang w:val="en-US"/>
          </w:rPr>
          <w:t>structural network effects</w:t>
        </w:r>
      </w:ins>
      <w:ins w:id="23" w:author="Jochem Tolsma" w:date="2022-09-12T10:16:00Z">
        <w:r w:rsidR="006D38A9">
          <w:rPr>
            <w:lang w:val="en-US"/>
          </w:rPr>
          <w:t xml:space="preserve">, </w:t>
        </w:r>
      </w:ins>
      <w:ins w:id="24" w:author="Jochem Tolsma" w:date="2022-09-12T10:09:00Z">
        <w:r w:rsidR="006D38A9">
          <w:rPr>
            <w:lang w:val="en-US"/>
          </w:rPr>
          <w:t>characteristics of MPs</w:t>
        </w:r>
      </w:ins>
      <w:ins w:id="25" w:author="Jochem Tolsma" w:date="2022-09-12T10:19:00Z">
        <w:r w:rsidR="00FC51A4">
          <w:rPr>
            <w:lang w:val="en-US"/>
          </w:rPr>
          <w:t xml:space="preserve">, </w:t>
        </w:r>
      </w:ins>
      <w:ins w:id="26" w:author="Jochem Tolsma" w:date="2022-09-12T10:16:00Z">
        <w:r w:rsidR="006D38A9">
          <w:rPr>
            <w:lang w:val="en-US"/>
          </w:rPr>
          <w:t>and feedback mechanisms between the three Twitter layers</w:t>
        </w:r>
      </w:ins>
      <w:ins w:id="27" w:author="Jochem Tolsma" w:date="2022-09-12T10:19:00Z">
        <w:r w:rsidR="00FC51A4">
          <w:rPr>
            <w:lang w:val="en-US"/>
          </w:rPr>
          <w:t xml:space="preserve"> on network </w:t>
        </w:r>
      </w:ins>
      <w:ins w:id="28" w:author="Jochem Tolsma" w:date="2022-09-12T10:20:00Z">
        <w:r w:rsidR="00FC51A4">
          <w:rPr>
            <w:lang w:val="en-US"/>
          </w:rPr>
          <w:t>segregation</w:t>
        </w:r>
      </w:ins>
      <w:ins w:id="29" w:author="Jochem Tolsma" w:date="2022-09-12T10:19:00Z">
        <w:r w:rsidR="00FC51A4">
          <w:rPr>
            <w:lang w:val="en-US"/>
          </w:rPr>
          <w:t xml:space="preserve"> dynamics</w:t>
        </w:r>
      </w:ins>
      <w:ins w:id="30" w:author="Jochem Tolsma" w:date="2022-09-12T10:16:00Z">
        <w:r w:rsidR="006D38A9">
          <w:rPr>
            <w:lang w:val="en-US"/>
          </w:rPr>
          <w:t xml:space="preserve">. </w:t>
        </w:r>
      </w:ins>
    </w:p>
    <w:p w14:paraId="5928FDED" w14:textId="58F7DEDA" w:rsidR="00FE18F5" w:rsidRDefault="000D0BC0" w:rsidP="00283711">
      <w:pPr>
        <w:spacing w:line="480" w:lineRule="auto"/>
        <w:ind w:firstLine="0"/>
        <w:jc w:val="both"/>
        <w:rPr>
          <w:lang w:val="en-US"/>
        </w:rPr>
      </w:pPr>
      <w:r>
        <w:rPr>
          <w:lang w:val="en-US"/>
        </w:rPr>
        <w:t xml:space="preserve">We bring together the online  network literature with that on the political consequences of the digital architecture of social media platforms and their political use. </w:t>
      </w:r>
      <w:ins w:id="31" w:author="Jochem Tolsma" w:date="2022-09-08T13:26:00Z">
        <w:r w:rsidR="003B5C57">
          <w:rPr>
            <w:lang w:val="en-US"/>
          </w:rPr>
          <w:t>We</w:t>
        </w:r>
      </w:ins>
      <w:ins w:id="32" w:author="Jochem Tolsma" w:date="2022-09-08T14:32:00Z">
        <w:r w:rsidR="00CA67D3">
          <w:rPr>
            <w:lang w:val="en-US"/>
          </w:rPr>
          <w:t xml:space="preserve"> combine descriptive statistics of network states with </w:t>
        </w:r>
      </w:ins>
      <w:ins w:id="33" w:author="Jochem Tolsma" w:date="2022-09-08T13:28:00Z">
        <w:r w:rsidR="003B5C57">
          <w:rPr>
            <w:lang w:val="en-US"/>
          </w:rPr>
          <w:t>analy</w:t>
        </w:r>
      </w:ins>
      <w:ins w:id="34" w:author="Jochem Tolsma" w:date="2022-09-08T14:32:00Z">
        <w:r w:rsidR="00CA67D3">
          <w:rPr>
            <w:lang w:val="en-US"/>
          </w:rPr>
          <w:t>s</w:t>
        </w:r>
      </w:ins>
      <w:ins w:id="35" w:author="Jochem Tolsma" w:date="2022-09-08T20:20:00Z">
        <w:r w:rsidR="00776A87">
          <w:rPr>
            <w:lang w:val="en-US"/>
          </w:rPr>
          <w:t>e</w:t>
        </w:r>
      </w:ins>
      <w:ins w:id="36" w:author="Jochem Tolsma" w:date="2022-09-08T14:32:00Z">
        <w:r w:rsidR="00CA67D3">
          <w:rPr>
            <w:lang w:val="en-US"/>
          </w:rPr>
          <w:t xml:space="preserve">s of </w:t>
        </w:r>
      </w:ins>
      <w:ins w:id="37" w:author="Jochem Tolsma" w:date="2022-09-08T13:28:00Z">
        <w:r w:rsidR="003B5C57">
          <w:rPr>
            <w:lang w:val="en-US"/>
          </w:rPr>
          <w:t>network dynamics</w:t>
        </w:r>
      </w:ins>
      <w:ins w:id="38" w:author="Jochem Tolsma" w:date="2022-09-08T14:33:00Z">
        <w:r w:rsidR="00CA67D3">
          <w:rPr>
            <w:lang w:val="en-US"/>
          </w:rPr>
          <w:t xml:space="preserve"> with </w:t>
        </w:r>
      </w:ins>
      <w:ins w:id="39" w:author="Jochem Tolsma" w:date="2022-09-12T13:51:00Z">
        <w:r w:rsidR="006A5EC5">
          <w:rPr>
            <w:i/>
            <w:lang w:val="en-US"/>
          </w:rPr>
          <w:t>SIENA</w:t>
        </w:r>
      </w:ins>
      <w:ins w:id="40" w:author="Jochem Tolsma" w:date="2022-09-08T14:33:00Z">
        <w:r w:rsidR="00CA67D3">
          <w:rPr>
            <w:lang w:val="en-US"/>
          </w:rPr>
          <w:t xml:space="preserve">. </w:t>
        </w:r>
      </w:ins>
      <w:del w:id="41" w:author="Jochem Tolsma" w:date="2022-09-08T13:29:00Z">
        <w:r w:rsidR="003F3292" w:rsidDel="003B5C57">
          <w:rPr>
            <w:lang w:val="en-US"/>
          </w:rPr>
          <w:delText>We employ a robust combination of descriptive statistics and state-of-the-art Social Network Analysis</w:delText>
        </w:r>
        <w:r w:rsidDel="003B5C57">
          <w:rPr>
            <w:lang w:val="en-US"/>
          </w:rPr>
          <w:delText xml:space="preserve"> (i.e., RSiena). </w:delText>
        </w:r>
      </w:del>
      <w:r w:rsidR="0052161F">
        <w:rPr>
          <w:lang w:val="en-US"/>
        </w:rPr>
        <w:t xml:space="preserve">We find that </w:t>
      </w:r>
      <w:ins w:id="42" w:author="Jochem Tolsma" w:date="2022-09-12T10:23:00Z">
        <w:r w:rsidR="00FC51A4">
          <w:rPr>
            <w:lang w:val="en-US"/>
          </w:rPr>
          <w:t xml:space="preserve">political segregation patterns are strongest within the retweet-layer and weakest in the @-mention layer. </w:t>
        </w:r>
      </w:ins>
      <w:del w:id="43" w:author="Jochem Tolsma" w:date="2022-09-12T10:24:00Z">
        <w:r w:rsidR="0052161F" w:rsidDel="00FC51A4">
          <w:rPr>
            <w:lang w:val="en-US"/>
          </w:rPr>
          <w:delText xml:space="preserve">Twitter relations with </w:delText>
        </w:r>
      </w:del>
      <w:r w:rsidR="0052161F">
        <w:rPr>
          <w:lang w:val="en-US"/>
        </w:rPr>
        <w:t xml:space="preserve">MPs of the same political party are substantially more </w:t>
      </w:r>
      <w:ins w:id="44" w:author="Jochem Tolsma" w:date="2022-09-12T10:23:00Z">
        <w:r w:rsidR="00FC51A4">
          <w:rPr>
            <w:lang w:val="en-US"/>
          </w:rPr>
          <w:t xml:space="preserve">likely to maintain Twitter relation </w:t>
        </w:r>
      </w:ins>
      <w:del w:id="45" w:author="Jochem Tolsma" w:date="2022-09-12T10:24:00Z">
        <w:r w:rsidR="0052161F" w:rsidDel="00FC51A4">
          <w:rPr>
            <w:lang w:val="en-US"/>
          </w:rPr>
          <w:delText xml:space="preserve">common than with </w:delText>
        </w:r>
      </w:del>
      <w:ins w:id="46" w:author="Jochem Tolsma" w:date="2022-09-12T10:24:00Z">
        <w:r w:rsidR="00FC51A4">
          <w:rPr>
            <w:lang w:val="en-US"/>
          </w:rPr>
          <w:t xml:space="preserve">than </w:t>
        </w:r>
      </w:ins>
      <w:r w:rsidR="0052161F">
        <w:rPr>
          <w:lang w:val="en-US"/>
        </w:rPr>
        <w:t>MPs of</w:t>
      </w:r>
      <w:ins w:id="47" w:author="Jochem Tolsma" w:date="2022-09-12T10:24:00Z">
        <w:r w:rsidR="00FC51A4">
          <w:rPr>
            <w:lang w:val="en-US"/>
          </w:rPr>
          <w:t xml:space="preserve"> two different</w:t>
        </w:r>
      </w:ins>
      <w:ins w:id="48" w:author="Jochem Tolsma" w:date="2022-09-12T10:27:00Z">
        <w:r w:rsidR="00FC51A4">
          <w:rPr>
            <w:lang w:val="en-US"/>
          </w:rPr>
          <w:t xml:space="preserve"> </w:t>
        </w:r>
      </w:ins>
      <w:del w:id="49" w:author="Jochem Tolsma" w:date="2022-09-12T10:24:00Z">
        <w:r w:rsidR="0052161F" w:rsidDel="00FC51A4">
          <w:rPr>
            <w:lang w:val="en-US"/>
          </w:rPr>
          <w:delText xml:space="preserve"> other </w:delText>
        </w:r>
      </w:del>
      <w:r w:rsidR="0052161F">
        <w:rPr>
          <w:lang w:val="en-US"/>
        </w:rPr>
        <w:t>parties</w:t>
      </w:r>
      <w:ins w:id="50" w:author="Jochem Tolsma" w:date="2022-09-12T10:24:00Z">
        <w:r w:rsidR="00FC51A4">
          <w:rPr>
            <w:lang w:val="en-US"/>
          </w:rPr>
          <w:t xml:space="preserve">, even </w:t>
        </w:r>
      </w:ins>
      <w:ins w:id="51" w:author="Jochem Tolsma" w:date="2022-09-12T10:25:00Z">
        <w:r w:rsidR="00FC51A4">
          <w:rPr>
            <w:lang w:val="en-US"/>
          </w:rPr>
          <w:t>if we control for other important drivers of segregation</w:t>
        </w:r>
      </w:ins>
      <w:r w:rsidR="0052161F">
        <w:rPr>
          <w:lang w:val="en-US"/>
        </w:rPr>
        <w:t xml:space="preserve">. </w:t>
      </w:r>
      <w:del w:id="52" w:author="Jochem Tolsma" w:date="2022-09-08T13:00:00Z">
        <w:r w:rsidR="00A21A54" w:rsidDel="00380263">
          <w:rPr>
            <w:lang w:val="en-US"/>
          </w:rPr>
          <w:delText xml:space="preserve">These </w:delText>
        </w:r>
      </w:del>
      <w:del w:id="53" w:author="Jochem Tolsma" w:date="2022-09-12T10:23:00Z">
        <w:r w:rsidR="00A21A54" w:rsidDel="00FC51A4">
          <w:rPr>
            <w:lang w:val="en-US"/>
          </w:rPr>
          <w:delText>s</w:delText>
        </w:r>
        <w:r w:rsidR="0052161F" w:rsidDel="00FC51A4">
          <w:rPr>
            <w:lang w:val="en-US"/>
          </w:rPr>
          <w:delText>egregation patterns are strongest within the retweet-layer and weakest in the @-mention layer.</w:delText>
        </w:r>
      </w:del>
      <w:ins w:id="54" w:author="Jochem Tolsma" w:date="2022-09-08T13:01:00Z">
        <w:r w:rsidR="00380263">
          <w:rPr>
            <w:lang w:val="en-US"/>
          </w:rPr>
          <w:t xml:space="preserve">The </w:t>
        </w:r>
      </w:ins>
      <w:ins w:id="55" w:author="Jochem Tolsma" w:date="2022-09-08T13:11:00Z">
        <w:r w:rsidR="00B87497">
          <w:rPr>
            <w:lang w:val="en-US"/>
          </w:rPr>
          <w:t>interrelations between the</w:t>
        </w:r>
      </w:ins>
      <w:ins w:id="56" w:author="Jochem Tolsma" w:date="2022-09-12T10:25:00Z">
        <w:r w:rsidR="00FC51A4">
          <w:rPr>
            <w:lang w:val="en-US"/>
          </w:rPr>
          <w:t xml:space="preserve"> three Twitter</w:t>
        </w:r>
      </w:ins>
      <w:ins w:id="57" w:author="Jochem Tolsma" w:date="2022-09-08T13:11:00Z">
        <w:r w:rsidR="00B87497">
          <w:rPr>
            <w:lang w:val="en-US"/>
          </w:rPr>
          <w:t xml:space="preserve"> </w:t>
        </w:r>
      </w:ins>
      <w:ins w:id="58" w:author="Jochem Tolsma" w:date="2022-09-08T13:06:00Z">
        <w:r w:rsidR="00B87497">
          <w:rPr>
            <w:lang w:val="en-US"/>
          </w:rPr>
          <w:t xml:space="preserve">network </w:t>
        </w:r>
      </w:ins>
      <w:ins w:id="59" w:author="Jochem Tolsma" w:date="2022-09-08T13:01:00Z">
        <w:r w:rsidR="00380263">
          <w:rPr>
            <w:lang w:val="en-US"/>
          </w:rPr>
          <w:t xml:space="preserve">layers </w:t>
        </w:r>
      </w:ins>
      <w:ins w:id="60" w:author="Jochem Tolsma" w:date="2022-09-08T13:12:00Z">
        <w:r w:rsidR="00B87497">
          <w:rPr>
            <w:lang w:val="en-US"/>
          </w:rPr>
          <w:t xml:space="preserve">aggravate party-based </w:t>
        </w:r>
      </w:ins>
      <w:ins w:id="61" w:author="Jochem Tolsma" w:date="2022-09-08T13:01:00Z">
        <w:r w:rsidR="00380263">
          <w:rPr>
            <w:lang w:val="en-US"/>
          </w:rPr>
          <w:t xml:space="preserve">segregation. </w:t>
        </w:r>
      </w:ins>
      <w:r w:rsidR="0052161F">
        <w:rPr>
          <w:lang w:val="en-US"/>
        </w:rPr>
        <w:t xml:space="preserve"> </w:t>
      </w:r>
      <w:r w:rsidR="00FE18F5">
        <w:rPr>
          <w:lang w:val="en-US"/>
        </w:rPr>
        <w:t xml:space="preserve">We found no consistent indication of the MP Twitter networks to be segregated by age, sex or ethnicity. </w:t>
      </w:r>
      <w:ins w:id="62" w:author="Jochem Tolsma" w:date="2022-09-08T12:59:00Z">
        <w:r w:rsidR="00380263">
          <w:rPr>
            <w:lang w:val="en-US"/>
          </w:rPr>
          <w:t>S</w:t>
        </w:r>
      </w:ins>
      <w:ins w:id="63" w:author="Jochem Tolsma" w:date="2022-09-08T12:58:00Z">
        <w:r w:rsidR="00380263">
          <w:rPr>
            <w:lang w:val="en-US"/>
          </w:rPr>
          <w:t xml:space="preserve">ocial inbreeding homophily – an important </w:t>
        </w:r>
      </w:ins>
      <w:ins w:id="64" w:author="Jochem Tolsma" w:date="2022-09-12T10:27:00Z">
        <w:r w:rsidR="00FC51A4">
          <w:rPr>
            <w:lang w:val="en-US"/>
          </w:rPr>
          <w:t>cause</w:t>
        </w:r>
      </w:ins>
      <w:ins w:id="65" w:author="Jochem Tolsma" w:date="2022-09-08T12:58:00Z">
        <w:r w:rsidR="00380263">
          <w:rPr>
            <w:lang w:val="en-US"/>
          </w:rPr>
          <w:t xml:space="preserve"> of social segregation in the offline world – </w:t>
        </w:r>
      </w:ins>
      <w:ins w:id="66" w:author="Jochem Tolsma" w:date="2022-09-08T13:03:00Z">
        <w:r w:rsidR="00380263">
          <w:rPr>
            <w:lang w:val="en-US"/>
          </w:rPr>
          <w:t>does not contribute to politic</w:t>
        </w:r>
      </w:ins>
      <w:ins w:id="67" w:author="Jochem Tolsma" w:date="2022-09-08T13:04:00Z">
        <w:r w:rsidR="00380263">
          <w:rPr>
            <w:lang w:val="en-US"/>
          </w:rPr>
          <w:t xml:space="preserve">al segregation among MPs. </w:t>
        </w:r>
      </w:ins>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0906EAC" w14:textId="0D646C36" w:rsidR="002569EB" w:rsidDel="00FC51A4" w:rsidRDefault="002569EB" w:rsidP="00283711">
      <w:pPr>
        <w:spacing w:line="480" w:lineRule="auto"/>
        <w:ind w:firstLine="0"/>
        <w:jc w:val="both"/>
        <w:rPr>
          <w:del w:id="68" w:author="Jochem Tolsma" w:date="2022-09-08T13:12:00Z"/>
          <w:iCs/>
          <w:lang w:val="en-US"/>
        </w:rPr>
      </w:pPr>
    </w:p>
    <w:p w14:paraId="60980388" w14:textId="77777777" w:rsidR="00FC51A4" w:rsidRPr="00FE18F5" w:rsidRDefault="00FC51A4" w:rsidP="00283711">
      <w:pPr>
        <w:spacing w:line="480" w:lineRule="auto"/>
        <w:ind w:firstLine="0"/>
        <w:jc w:val="both"/>
        <w:rPr>
          <w:ins w:id="69" w:author="Jochem Tolsma" w:date="2022-09-12T10:28:00Z"/>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5571B049"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lastRenderedPageBreak/>
        <w:t xml:space="preserve">other politicians are strongly </w:t>
      </w:r>
      <w:r w:rsidR="0093481A">
        <w:rPr>
          <w:lang w:val="en-US"/>
        </w:rPr>
        <w:t>overrepresented</w:t>
      </w:r>
      <w:ins w:id="70" w:author="Jochem Tolsma" w:date="2022-09-12T10:39:00Z">
        <w:r w:rsidR="006E014B">
          <w:rPr>
            <w:lang w:val="en-US"/>
          </w:rPr>
          <w:t xml:space="preserve"> </w:t>
        </w:r>
      </w:ins>
      <w:r w:rsidR="005356BA">
        <w:rPr>
          <w:lang w:val="en-US"/>
        </w:rPr>
        <w:fldChar w:fldCharType="begin"/>
      </w:r>
      <w:r w:rsidR="005356BA">
        <w:rPr>
          <w:lang w:val="en-US"/>
        </w:rPr>
        <w:instrText xml:space="preserve"> ADDIN ZOTERO_ITEM CSL_CITATION {"citationID":"2O3viozZ","properties":{"formattedCitation":"(van Vliet, T\\uc0\\u246{}rnberg, and Uitermark 2020)","plainCitation":"(van Vliet, Törnberg, and Uitermark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5356BA" w:rsidRPr="005356BA">
        <w:rPr>
          <w:rFonts w:ascii="Calibri" w:hAnsi="Calibri" w:cs="Calibri"/>
          <w:szCs w:val="24"/>
          <w:lang w:val="en-US"/>
          <w:rPrChange w:id="71" w:author="Jochem Tolsma" w:date="2022-09-12T10:42:00Z">
            <w:rPr>
              <w:rFonts w:ascii="Calibri" w:hAnsi="Calibri" w:cs="Calibri"/>
              <w:szCs w:val="24"/>
            </w:rPr>
          </w:rPrChange>
        </w:rPr>
        <w:t xml:space="preserve">(van Vliet, </w:t>
      </w:r>
      <w:proofErr w:type="spellStart"/>
      <w:r w:rsidR="005356BA" w:rsidRPr="005356BA">
        <w:rPr>
          <w:rFonts w:ascii="Calibri" w:hAnsi="Calibri" w:cs="Calibri"/>
          <w:szCs w:val="24"/>
          <w:lang w:val="en-US"/>
          <w:rPrChange w:id="72" w:author="Jochem Tolsma" w:date="2022-09-12T10:42:00Z">
            <w:rPr>
              <w:rFonts w:ascii="Calibri" w:hAnsi="Calibri" w:cs="Calibri"/>
              <w:szCs w:val="24"/>
            </w:rPr>
          </w:rPrChange>
        </w:rPr>
        <w:t>Törnberg</w:t>
      </w:r>
      <w:proofErr w:type="spellEnd"/>
      <w:r w:rsidR="005356BA" w:rsidRPr="005356BA">
        <w:rPr>
          <w:rFonts w:ascii="Calibri" w:hAnsi="Calibri" w:cs="Calibri"/>
          <w:szCs w:val="24"/>
          <w:lang w:val="en-US"/>
          <w:rPrChange w:id="73" w:author="Jochem Tolsma" w:date="2022-09-12T10:42:00Z">
            <w:rPr>
              <w:rFonts w:ascii="Calibri" w:hAnsi="Calibri" w:cs="Calibri"/>
              <w:szCs w:val="24"/>
            </w:rPr>
          </w:rPrChange>
        </w:rPr>
        <w:t xml:space="preserve">, and </w:t>
      </w:r>
      <w:proofErr w:type="spellStart"/>
      <w:r w:rsidR="005356BA" w:rsidRPr="005356BA">
        <w:rPr>
          <w:rFonts w:ascii="Calibri" w:hAnsi="Calibri" w:cs="Calibri"/>
          <w:szCs w:val="24"/>
          <w:lang w:val="en-US"/>
          <w:rPrChange w:id="74" w:author="Jochem Tolsma" w:date="2022-09-12T10:42:00Z">
            <w:rPr>
              <w:rFonts w:ascii="Calibri" w:hAnsi="Calibri" w:cs="Calibri"/>
              <w:szCs w:val="24"/>
            </w:rPr>
          </w:rPrChange>
        </w:rPr>
        <w:t>Uitermark</w:t>
      </w:r>
      <w:proofErr w:type="spellEnd"/>
      <w:r w:rsidR="005356BA" w:rsidRPr="005356BA">
        <w:rPr>
          <w:rFonts w:ascii="Calibri" w:hAnsi="Calibri" w:cs="Calibri"/>
          <w:szCs w:val="24"/>
          <w:lang w:val="en-US"/>
          <w:rPrChange w:id="75" w:author="Jochem Tolsma" w:date="2022-09-12T10:42:00Z">
            <w:rPr>
              <w:rFonts w:ascii="Calibri" w:hAnsi="Calibri" w:cs="Calibri"/>
              <w:szCs w:val="24"/>
            </w:rPr>
          </w:rPrChange>
        </w:rPr>
        <w:t xml:space="preserve"> 2020)</w:t>
      </w:r>
      <w:r w:rsidR="005356BA">
        <w:rPr>
          <w:lang w:val="en-US"/>
        </w:rPr>
        <w:fldChar w:fldCharType="end"/>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5356BA">
        <w:rPr>
          <w:lang w:val="en-US"/>
        </w:rPr>
        <w:instrText xml:space="preserve"> ADDIN ZOTERO_ITEM CSL_CITATION {"citationID":"R6aKIAbP","properties":{"unsorted":true,"formattedCitation":"(Spierings et al. 2019)","plainCitation":"(Spierings et al. 2019)","noteIndex":0},"citationItems":[{"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5356BA">
        <w:rPr>
          <w:lang w:val="en-US"/>
        </w:rPr>
        <w:instrText xml:space="preserve"> ADDIN ZOTERO_ITEM CSL_CITATION {"citationID":"3NfTHWNu","properties":{"formattedCitation":"(Jungherr 2016; Kruikemeier 2014)","plainCitation":"(Jungherr 2016; Kruikemeier 2014)","noteIndex":0},"citationItems":[{"id":36,"uris":["http://zotero.org/users/6814611/items/HALXET66"],"itemData":{"id":36,"type":"article-journal","container-title":"Journal of information technology &amp; politics","issue":"1","note":"publisher: Taylor &amp; Francis","page":"72–91","title":"Twitter use in election campaigns: A systematic literature review","volume":"13","author":[{"family":"Jungherr","given":"Andreas"}],"issued":{"date-parts":[["2016"]]}}},{"id":35,"uris":["http://zotero.org/users/6814611/items/WB5RUQ79"],"itemData":{"id":35,"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200DE839" w:rsidR="00FB0D23" w:rsidRDefault="00FB0D23" w:rsidP="00283711">
      <w:pPr>
        <w:spacing w:line="480" w:lineRule="auto"/>
        <w:ind w:firstLine="708"/>
        <w:jc w:val="both"/>
        <w:rPr>
          <w:lang w:val="en-US"/>
        </w:rPr>
      </w:pPr>
      <w:r>
        <w:rPr>
          <w:lang w:val="en-US"/>
        </w:rPr>
        <w:t xml:space="preserve">Communication and engagement on Twitter by MPs with other MPs may facilitate the formation of </w:t>
      </w:r>
      <w:r w:rsidR="00706FEF">
        <w:rPr>
          <w:lang w:val="en-US"/>
        </w:rPr>
        <w:t>cross-party</w:t>
      </w:r>
      <w:r>
        <w:rPr>
          <w:lang w:val="en-US"/>
        </w:rPr>
        <w:t xml:space="preserve"> solidarity network as well as provide public micro deliberation that allow citizens to get a better understanding of policy consideration</w:t>
      </w:r>
      <w:r w:rsidR="00AD0FC8">
        <w:rPr>
          <w:lang w:val="en-US"/>
        </w:rPr>
        <w:t>s</w:t>
      </w:r>
      <w:r>
        <w:rPr>
          <w:lang w:val="en-US"/>
        </w:rPr>
        <w:t xml:space="preserve">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Pr>
          <w:lang w:val="en-US"/>
        </w:rPr>
        <w:t xml:space="preserve"> information bubbles, political polarization and, in extremis, harm political functioning. </w:t>
      </w:r>
    </w:p>
    <w:p w14:paraId="79F7E653" w14:textId="45BBCB2A" w:rsidR="005B494F" w:rsidRDefault="005B494F" w:rsidP="00283711">
      <w:pPr>
        <w:spacing w:line="480" w:lineRule="auto"/>
        <w:ind w:firstLine="708"/>
        <w:jc w:val="both"/>
        <w:rPr>
          <w:ins w:id="76" w:author="Jochem Tolsma" w:date="2022-09-08T10:39:00Z"/>
          <w:lang w:val="en-US"/>
        </w:rPr>
      </w:pPr>
      <w:r>
        <w:rPr>
          <w:lang w:val="en-US"/>
        </w:rPr>
        <w:t xml:space="preserve">Research into the Twitter networks </w:t>
      </w:r>
      <w:r w:rsidRPr="00B50A16">
        <w:rPr>
          <w:lang w:val="en-US"/>
        </w:rPr>
        <w:t xml:space="preserve">among </w:t>
      </w:r>
      <w:r>
        <w:rPr>
          <w:lang w:val="en-US"/>
        </w:rPr>
        <w:t xml:space="preserve">MPs </w:t>
      </w:r>
      <w:commentRangeStart w:id="77"/>
      <w:r>
        <w:rPr>
          <w:lang w:val="en-US"/>
        </w:rPr>
        <w:t xml:space="preserve">is rare </w:t>
      </w:r>
      <w:commentRangeEnd w:id="77"/>
      <w:r>
        <w:rPr>
          <w:rStyle w:val="CommentReference"/>
        </w:rPr>
        <w:commentReference w:id="77"/>
      </w:r>
      <w:r>
        <w:rPr>
          <w:lang w:val="en-US"/>
        </w:rPr>
        <w:t xml:space="preserve">despite its relevance. </w:t>
      </w:r>
      <w:r>
        <w:rPr>
          <w:lang w:val="en-US"/>
        </w:rPr>
        <w:br/>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ins w:id="78" w:author="Jochem Tolsma" w:date="2022-09-12T11:21:00Z">
        <w:r w:rsidR="00D403DF">
          <w:rPr>
            <w:lang w:val="en-US"/>
          </w:rPr>
          <w:t>A</w:t>
        </w:r>
      </w:ins>
      <w:ins w:id="79" w:author="Jochem Tolsma" w:date="2022-09-12T11:20:00Z">
        <w:r w:rsidR="00D403DF">
          <w:rPr>
            <w:lang w:val="en-US"/>
          </w:rPr>
          <w:t xml:space="preserve"> recent cross-country comparison of parliamentary Twitter networks</w:t>
        </w:r>
      </w:ins>
      <w:ins w:id="80" w:author="Jochem Tolsma" w:date="2022-09-12T11:21:00Z">
        <w:r w:rsidR="00D403DF">
          <w:rPr>
            <w:lang w:val="en-US"/>
          </w:rPr>
          <w:t xml:space="preserve"> demonstrated that </w:t>
        </w:r>
        <w:r w:rsidR="001F42E3">
          <w:rPr>
            <w:lang w:val="en-US"/>
          </w:rPr>
          <w:t xml:space="preserve">party-based segregation </w:t>
        </w:r>
      </w:ins>
      <w:ins w:id="81" w:author="Jochem Tolsma" w:date="2022-09-12T11:22:00Z">
        <w:r w:rsidR="001F42E3">
          <w:rPr>
            <w:lang w:val="en-US"/>
          </w:rPr>
          <w:t xml:space="preserve">is common but </w:t>
        </w:r>
      </w:ins>
      <w:ins w:id="82" w:author="Jochem Tolsma" w:date="2022-09-12T11:24:00Z">
        <w:r w:rsidR="001F42E3">
          <w:rPr>
            <w:lang w:val="en-US"/>
          </w:rPr>
          <w:t xml:space="preserve">patterns differ across network layers and countries </w:t>
        </w:r>
      </w:ins>
      <w:r w:rsidR="001F42E3">
        <w:rPr>
          <w:lang w:val="en-US"/>
        </w:rPr>
        <w:fldChar w:fldCharType="begin"/>
      </w:r>
      <w:r w:rsidR="001F42E3">
        <w:rPr>
          <w:lang w:val="en-US"/>
        </w:rPr>
        <w:instrText xml:space="preserve"> ADDIN ZOTERO_ITEM CSL_CITATION {"citationID":"bDynKYjt","properties":{"formattedCitation":"(Praet, Martens, and Aelst 2021)","plainCitation":"(Praet, Martens, and Aelst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1F42E3">
        <w:rPr>
          <w:lang w:val="en-US"/>
        </w:rPr>
        <w:fldChar w:fldCharType="separate"/>
      </w:r>
      <w:r w:rsidR="001F42E3" w:rsidRPr="001F42E3">
        <w:rPr>
          <w:rFonts w:ascii="Calibri" w:hAnsi="Calibri" w:cs="Calibri"/>
          <w:lang w:val="en-US"/>
          <w:rPrChange w:id="83" w:author="Jochem Tolsma" w:date="2022-09-12T11:25:00Z">
            <w:rPr>
              <w:rFonts w:ascii="Calibri" w:hAnsi="Calibri" w:cs="Calibri"/>
            </w:rPr>
          </w:rPrChange>
        </w:rPr>
        <w:t>(</w:t>
      </w:r>
      <w:proofErr w:type="spellStart"/>
      <w:r w:rsidR="001F42E3" w:rsidRPr="001F42E3">
        <w:rPr>
          <w:rFonts w:ascii="Calibri" w:hAnsi="Calibri" w:cs="Calibri"/>
          <w:lang w:val="en-US"/>
          <w:rPrChange w:id="84" w:author="Jochem Tolsma" w:date="2022-09-12T11:25:00Z">
            <w:rPr>
              <w:rFonts w:ascii="Calibri" w:hAnsi="Calibri" w:cs="Calibri"/>
            </w:rPr>
          </w:rPrChange>
        </w:rPr>
        <w:t>Praet</w:t>
      </w:r>
      <w:proofErr w:type="spellEnd"/>
      <w:r w:rsidR="001F42E3" w:rsidRPr="001F42E3">
        <w:rPr>
          <w:rFonts w:ascii="Calibri" w:hAnsi="Calibri" w:cs="Calibri"/>
          <w:lang w:val="en-US"/>
          <w:rPrChange w:id="85" w:author="Jochem Tolsma" w:date="2022-09-12T11:25:00Z">
            <w:rPr>
              <w:rFonts w:ascii="Calibri" w:hAnsi="Calibri" w:cs="Calibri"/>
            </w:rPr>
          </w:rPrChange>
        </w:rPr>
        <w:t xml:space="preserve">, Martens, and </w:t>
      </w:r>
      <w:proofErr w:type="spellStart"/>
      <w:r w:rsidR="001F42E3" w:rsidRPr="001F42E3">
        <w:rPr>
          <w:rFonts w:ascii="Calibri" w:hAnsi="Calibri" w:cs="Calibri"/>
          <w:lang w:val="en-US"/>
          <w:rPrChange w:id="86" w:author="Jochem Tolsma" w:date="2022-09-12T11:25:00Z">
            <w:rPr>
              <w:rFonts w:ascii="Calibri" w:hAnsi="Calibri" w:cs="Calibri"/>
            </w:rPr>
          </w:rPrChange>
        </w:rPr>
        <w:t>Aelst</w:t>
      </w:r>
      <w:proofErr w:type="spellEnd"/>
      <w:r w:rsidR="001F42E3" w:rsidRPr="001F42E3">
        <w:rPr>
          <w:rFonts w:ascii="Calibri" w:hAnsi="Calibri" w:cs="Calibri"/>
          <w:lang w:val="en-US"/>
          <w:rPrChange w:id="87" w:author="Jochem Tolsma" w:date="2022-09-12T11:25:00Z">
            <w:rPr>
              <w:rFonts w:ascii="Calibri" w:hAnsi="Calibri" w:cs="Calibri"/>
            </w:rPr>
          </w:rPrChange>
        </w:rPr>
        <w:t xml:space="preserve"> 2021)</w:t>
      </w:r>
      <w:r w:rsidR="001F42E3">
        <w:rPr>
          <w:lang w:val="en-US"/>
        </w:rPr>
        <w:fldChar w:fldCharType="end"/>
      </w:r>
      <w:ins w:id="88" w:author="Jochem Tolsma" w:date="2022-09-12T11:25:00Z">
        <w:r w:rsidR="001F42E3">
          <w:rPr>
            <w:lang w:val="en-US"/>
          </w:rPr>
          <w:t>.</w:t>
        </w:r>
      </w:ins>
      <w:ins w:id="89" w:author="Jochem Tolsma" w:date="2022-09-12T11:20:00Z">
        <w:r w:rsidR="00D403DF">
          <w:rPr>
            <w:lang w:val="en-US"/>
          </w:rPr>
          <w:t xml:space="preserve"> </w:t>
        </w:r>
      </w:ins>
      <w:ins w:id="90" w:author="Jochem Tolsma" w:date="2022-09-12T10:45:00Z">
        <w:r w:rsidR="005356BA">
          <w:rPr>
            <w:lang w:val="en-US"/>
          </w:rPr>
          <w:t xml:space="preserve">More recently, </w:t>
        </w:r>
      </w:ins>
      <w:ins w:id="91" w:author="Jochem Tolsma" w:date="2022-09-12T10:46:00Z">
        <w:r w:rsidR="005356BA">
          <w:rPr>
            <w:lang w:val="en-US"/>
          </w:rPr>
          <w:t xml:space="preserve">it has been demonstrated that network structures </w:t>
        </w:r>
      </w:ins>
      <w:ins w:id="92" w:author="Jochem Tolsma" w:date="2022-09-12T10:47:00Z">
        <w:r w:rsidR="005356BA">
          <w:rPr>
            <w:lang w:val="en-US"/>
          </w:rPr>
          <w:t>such as reciprocity and popularity, as well as characteristics of the MPs themselves are related to segregation in the @mention Twitter network am</w:t>
        </w:r>
      </w:ins>
      <w:ins w:id="93" w:author="Jochem Tolsma" w:date="2022-09-12T10:48:00Z">
        <w:r w:rsidR="005356BA">
          <w:rPr>
            <w:lang w:val="en-US"/>
          </w:rPr>
          <w:t>o</w:t>
        </w:r>
      </w:ins>
      <w:ins w:id="94" w:author="Jochem Tolsma" w:date="2022-09-12T10:47:00Z">
        <w:r w:rsidR="005356BA">
          <w:rPr>
            <w:lang w:val="en-US"/>
          </w:rPr>
          <w:t xml:space="preserve">ng Dutch MPs </w:t>
        </w:r>
      </w:ins>
      <w:r w:rsidR="005356BA">
        <w:rPr>
          <w:lang w:val="en-US"/>
        </w:rPr>
        <w:fldChar w:fldCharType="begin"/>
      </w:r>
      <w:r w:rsidR="005356BA">
        <w:rPr>
          <w:lang w:val="en-US"/>
        </w:rPr>
        <w:instrText xml:space="preserve"> ADDIN ZOTERO_ITEM CSL_CITATION {"citationID":"prdsg2Ae","properties":{"formattedCitation":"(Valle, Broersma, and Ponsioen 2022)","plainCitation":"(Valle, Broersma, and Ponsioen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schema":"https://github.com/citation-style-language/schema/raw/master/csl-citation.json"} </w:instrText>
      </w:r>
      <w:r w:rsidR="005356BA">
        <w:rPr>
          <w:lang w:val="en-US"/>
        </w:rPr>
        <w:fldChar w:fldCharType="separate"/>
      </w:r>
      <w:r w:rsidR="005356BA" w:rsidRPr="005356BA">
        <w:rPr>
          <w:rFonts w:ascii="Calibri" w:hAnsi="Calibri" w:cs="Calibri"/>
          <w:lang w:val="en-US"/>
          <w:rPrChange w:id="95" w:author="Jochem Tolsma" w:date="2022-09-12T10:48:00Z">
            <w:rPr>
              <w:rFonts w:ascii="Calibri" w:hAnsi="Calibri" w:cs="Calibri"/>
            </w:rPr>
          </w:rPrChange>
        </w:rPr>
        <w:t xml:space="preserve">(Valle, Broersma, and </w:t>
      </w:r>
      <w:proofErr w:type="spellStart"/>
      <w:r w:rsidR="005356BA" w:rsidRPr="005356BA">
        <w:rPr>
          <w:rFonts w:ascii="Calibri" w:hAnsi="Calibri" w:cs="Calibri"/>
          <w:lang w:val="en-US"/>
          <w:rPrChange w:id="96" w:author="Jochem Tolsma" w:date="2022-09-12T10:48:00Z">
            <w:rPr>
              <w:rFonts w:ascii="Calibri" w:hAnsi="Calibri" w:cs="Calibri"/>
            </w:rPr>
          </w:rPrChange>
        </w:rPr>
        <w:t>Ponsioen</w:t>
      </w:r>
      <w:proofErr w:type="spellEnd"/>
      <w:r w:rsidR="005356BA" w:rsidRPr="005356BA">
        <w:rPr>
          <w:rFonts w:ascii="Calibri" w:hAnsi="Calibri" w:cs="Calibri"/>
          <w:lang w:val="en-US"/>
          <w:rPrChange w:id="97" w:author="Jochem Tolsma" w:date="2022-09-12T10:48:00Z">
            <w:rPr>
              <w:rFonts w:ascii="Calibri" w:hAnsi="Calibri" w:cs="Calibri"/>
            </w:rPr>
          </w:rPrChange>
        </w:rPr>
        <w:t xml:space="preserve"> 2022)</w:t>
      </w:r>
      <w:r w:rsidR="005356BA">
        <w:rPr>
          <w:lang w:val="en-US"/>
        </w:rPr>
        <w:fldChar w:fldCharType="end"/>
      </w:r>
      <w:ins w:id="98" w:author="Jochem Tolsma" w:date="2022-09-12T10:48:00Z">
        <w:r w:rsidR="005356BA">
          <w:rPr>
            <w:lang w:val="en-US"/>
          </w:rPr>
          <w:t xml:space="preserve">. </w:t>
        </w:r>
      </w:ins>
    </w:p>
    <w:p w14:paraId="0B3E90F6" w14:textId="5719CAAC" w:rsidR="00F5486E" w:rsidRDefault="005B494F" w:rsidP="00085A46">
      <w:pPr>
        <w:spacing w:line="480" w:lineRule="auto"/>
        <w:ind w:firstLine="708"/>
        <w:jc w:val="both"/>
        <w:rPr>
          <w:lang w:val="en-US"/>
        </w:rPr>
      </w:pPr>
      <w:ins w:id="99" w:author="Jochem Tolsma" w:date="2022-09-08T10:41:00Z">
        <w:r>
          <w:rPr>
            <w:lang w:val="en-US"/>
          </w:rPr>
          <w:t xml:space="preserve">Despite the </w:t>
        </w:r>
      </w:ins>
      <w:ins w:id="100" w:author="Jochem Tolsma" w:date="2022-09-12T10:50:00Z">
        <w:r w:rsidR="005356BA">
          <w:rPr>
            <w:lang w:val="en-US"/>
          </w:rPr>
          <w:t xml:space="preserve">increasing </w:t>
        </w:r>
      </w:ins>
      <w:ins w:id="101" w:author="Jochem Tolsma" w:date="2022-09-08T10:41:00Z">
        <w:r>
          <w:rPr>
            <w:lang w:val="en-US"/>
          </w:rPr>
          <w:t>scholarly attention to the topic</w:t>
        </w:r>
      </w:ins>
      <w:ins w:id="102" w:author="Jochem Tolsma" w:date="2022-09-08T10:43:00Z">
        <w:r>
          <w:rPr>
            <w:lang w:val="en-US"/>
          </w:rPr>
          <w:t>,</w:t>
        </w:r>
      </w:ins>
      <w:ins w:id="103" w:author="Jochem Tolsma" w:date="2022-09-08T10:41:00Z">
        <w:r>
          <w:rPr>
            <w:lang w:val="en-US"/>
          </w:rPr>
          <w:t xml:space="preserve"> important knowledge gaps remain. F</w:t>
        </w:r>
      </w:ins>
      <w:ins w:id="104" w:author="Jochem Tolsma" w:date="2022-09-08T10:42:00Z">
        <w:r>
          <w:rPr>
            <w:lang w:val="en-US"/>
          </w:rPr>
          <w:t xml:space="preserve">irst, </w:t>
        </w:r>
      </w:ins>
      <w:del w:id="105" w:author="Jochem Tolsma" w:date="2022-09-08T10:41:00Z">
        <w:r w:rsidR="00DB3848" w:rsidDel="005B494F">
          <w:rPr>
            <w:lang w:val="en-US"/>
          </w:rPr>
          <w:delText>B</w:delText>
        </w:r>
      </w:del>
      <w:ins w:id="106" w:author="Jochem Tolsma" w:date="2022-09-08T10:41:00Z">
        <w:r>
          <w:rPr>
            <w:lang w:val="en-US"/>
          </w:rPr>
          <w:t>b</w:t>
        </w:r>
      </w:ins>
      <w:r w:rsidR="00DB3848">
        <w:rPr>
          <w:lang w:val="en-US"/>
        </w:rPr>
        <w:t xml:space="preserve">ased on </w:t>
      </w:r>
      <w:ins w:id="107" w:author="Jochem Tolsma" w:date="2022-09-08T10:41:00Z">
        <w:r>
          <w:rPr>
            <w:lang w:val="en-US"/>
          </w:rPr>
          <w:t xml:space="preserve">previous </w:t>
        </w:r>
      </w:ins>
      <w:del w:id="108" w:author="Jochem Tolsma" w:date="2022-09-08T10:41:00Z">
        <w:r w:rsidR="00DB3848" w:rsidDel="005B494F">
          <w:rPr>
            <w:lang w:val="en-US"/>
          </w:rPr>
          <w:delText xml:space="preserve">these </w:delText>
        </w:r>
      </w:del>
      <w:r w:rsidR="00DB3848">
        <w:rPr>
          <w:lang w:val="en-US"/>
        </w:rPr>
        <w:t>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 xml:space="preserve">However, it is unclear to what extent </w:t>
      </w:r>
      <w:ins w:id="109" w:author="Jochem Tolsma" w:date="2022-09-12T10:50:00Z">
        <w:r w:rsidR="005356BA">
          <w:rPr>
            <w:lang w:val="en-US"/>
          </w:rPr>
          <w:t>previous</w:t>
        </w:r>
      </w:ins>
      <w:del w:id="110" w:author="Jochem Tolsma" w:date="2022-09-12T10:50:00Z">
        <w:r w:rsidR="00FA2E99" w:rsidDel="005356BA">
          <w:rPr>
            <w:lang w:val="en-US"/>
          </w:rPr>
          <w:delText>these</w:delText>
        </w:r>
      </w:del>
      <w:r w:rsidR="00FA2E99">
        <w:rPr>
          <w:lang w:val="en-US"/>
        </w:rPr>
        <w:t xml:space="preserve"> results are generalizable. The Korean study was performed in a time </w:t>
      </w:r>
      <w:r w:rsidR="00FA2E99">
        <w:rPr>
          <w:lang w:val="en-US"/>
        </w:rPr>
        <w:lastRenderedPageBreak/>
        <w:t>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ins w:id="111" w:author="Jochem Tolsma" w:date="2022-09-12T10:51:00Z">
        <w:r w:rsidR="00784E18">
          <w:rPr>
            <w:lang w:val="en-US"/>
          </w:rPr>
          <w:t xml:space="preserve">(2018) </w:t>
        </w:r>
      </w:ins>
      <w:r w:rsidR="00213798">
        <w:rPr>
          <w:lang w:val="en-US"/>
        </w:rPr>
        <w:t>refers to a regional Spanish case, Catalonia</w:t>
      </w:r>
      <w:r w:rsidR="00213798" w:rsidRPr="00D74EB8">
        <w:rPr>
          <w:lang w:val="en-US"/>
        </w:rPr>
        <w:t xml:space="preserve">. </w:t>
      </w:r>
      <w:ins w:id="112" w:author="Jochem Tolsma" w:date="2022-09-12T11:26:00Z">
        <w:r w:rsidR="001F42E3">
          <w:rPr>
            <w:lang w:val="en-US"/>
          </w:rPr>
          <w:t xml:space="preserve">Although </w:t>
        </w:r>
      </w:ins>
      <w:ins w:id="113" w:author="Jochem Tolsma" w:date="2022-09-12T11:27:00Z">
        <w:r w:rsidR="001F42E3">
          <w:rPr>
            <w:lang w:val="en-US"/>
          </w:rPr>
          <w:t xml:space="preserve">in the </w:t>
        </w:r>
      </w:ins>
      <w:ins w:id="114" w:author="Jochem Tolsma" w:date="2022-09-12T11:26:00Z">
        <w:r w:rsidR="001F42E3">
          <w:rPr>
            <w:lang w:val="en-US"/>
          </w:rPr>
          <w:t xml:space="preserve">cross-national </w:t>
        </w:r>
      </w:ins>
      <w:ins w:id="115" w:author="Jochem Tolsma" w:date="2022-09-12T11:27:00Z">
        <w:r w:rsidR="001F42E3">
          <w:rPr>
            <w:lang w:val="en-US"/>
          </w:rPr>
          <w:t>study</w:t>
        </w:r>
      </w:ins>
      <w:ins w:id="116" w:author="Jochem Tolsma" w:date="2022-09-12T11:28:00Z">
        <w:r w:rsidR="001F42E3">
          <w:rPr>
            <w:lang w:val="en-US"/>
          </w:rPr>
          <w:t xml:space="preserve"> of </w:t>
        </w:r>
        <w:proofErr w:type="spellStart"/>
        <w:r w:rsidR="001F42E3">
          <w:rPr>
            <w:lang w:val="en-US"/>
          </w:rPr>
          <w:t>Praet</w:t>
        </w:r>
        <w:proofErr w:type="spellEnd"/>
        <w:r w:rsidR="001F42E3">
          <w:rPr>
            <w:lang w:val="en-US"/>
          </w:rPr>
          <w:t xml:space="preserve"> et al. (2021)</w:t>
        </w:r>
      </w:ins>
      <w:ins w:id="117" w:author="Jochem Tolsma" w:date="2022-09-12T11:27:00Z">
        <w:r w:rsidR="001F42E3">
          <w:rPr>
            <w:lang w:val="en-US"/>
          </w:rPr>
          <w:t xml:space="preserve">, patterns of party-based segregation were observed in </w:t>
        </w:r>
      </w:ins>
      <w:ins w:id="118" w:author="Jochem Tolsma" w:date="2022-09-12T11:28:00Z">
        <w:r w:rsidR="001F42E3">
          <w:rPr>
            <w:lang w:val="en-US"/>
          </w:rPr>
          <w:t>almost all investigated countries, surprisingly</w:t>
        </w:r>
      </w:ins>
      <w:ins w:id="119" w:author="Jochem Tolsma" w:date="2022-09-12T11:30:00Z">
        <w:r w:rsidR="001F42E3">
          <w:rPr>
            <w:lang w:val="en-US"/>
          </w:rPr>
          <w:t>,</w:t>
        </w:r>
      </w:ins>
      <w:ins w:id="120" w:author="Jochem Tolsma" w:date="2022-09-12T11:28:00Z">
        <w:r w:rsidR="001F42E3">
          <w:rPr>
            <w:lang w:val="en-US"/>
          </w:rPr>
          <w:t xml:space="preserve"> for the Netherlands (and Belgium) the authors observed </w:t>
        </w:r>
      </w:ins>
      <w:ins w:id="121" w:author="Jochem Tolsma" w:date="2022-09-12T11:29:00Z">
        <w:r w:rsidR="001F42E3">
          <w:rPr>
            <w:lang w:val="en-US"/>
          </w:rPr>
          <w:t xml:space="preserve">no segregation </w:t>
        </w:r>
      </w:ins>
      <w:ins w:id="122" w:author="Jochem Tolsma" w:date="2022-09-12T11:30:00Z">
        <w:r w:rsidR="001F42E3">
          <w:rPr>
            <w:lang w:val="en-US"/>
          </w:rPr>
          <w:t xml:space="preserve">in the following and </w:t>
        </w:r>
      </w:ins>
      <w:ins w:id="123" w:author="Jochem Tolsma" w:date="2022-09-12T11:31:00Z">
        <w:r w:rsidR="001F42E3">
          <w:rPr>
            <w:lang w:val="en-US"/>
          </w:rPr>
          <w:t>@mention layer</w:t>
        </w:r>
      </w:ins>
      <w:ins w:id="124" w:author="Jochem Tolsma" w:date="2022-09-12T11:29:00Z">
        <w:r w:rsidR="001F42E3">
          <w:rPr>
            <w:lang w:val="en-US"/>
          </w:rPr>
          <w:t>. This calls for a replication</w:t>
        </w:r>
      </w:ins>
      <w:ins w:id="125" w:author="Jochem Tolsma" w:date="2022-09-12T11:47:00Z">
        <w:r w:rsidR="00241360">
          <w:rPr>
            <w:lang w:val="en-US"/>
          </w:rPr>
          <w:t xml:space="preserve">, especially since </w:t>
        </w:r>
        <w:proofErr w:type="spellStart"/>
        <w:r w:rsidR="00241360">
          <w:rPr>
            <w:lang w:val="en-US"/>
          </w:rPr>
          <w:t>Praet</w:t>
        </w:r>
        <w:proofErr w:type="spellEnd"/>
        <w:r w:rsidR="00241360">
          <w:rPr>
            <w:lang w:val="en-US"/>
          </w:rPr>
          <w:t xml:space="preserve"> et al., combined the networks within the Upper house and Lower house</w:t>
        </w:r>
      </w:ins>
      <w:ins w:id="126" w:author="Jochem Tolsma" w:date="2022-09-12T11:48:00Z">
        <w:r w:rsidR="00241360">
          <w:rPr>
            <w:lang w:val="en-US"/>
          </w:rPr>
          <w:t xml:space="preserve"> where network dynamics are likely to differ</w:t>
        </w:r>
      </w:ins>
      <w:ins w:id="127" w:author="Jochem Tolsma" w:date="2022-09-12T11:29:00Z">
        <w:r w:rsidR="001F42E3">
          <w:rPr>
            <w:lang w:val="en-US"/>
          </w:rPr>
          <w:t xml:space="preserve">. </w:t>
        </w:r>
      </w:ins>
      <w:ins w:id="128" w:author="Jochem Tolsma" w:date="2022-09-08T10:44:00Z">
        <w:r w:rsidR="00085A46">
          <w:rPr>
            <w:lang w:val="en-US"/>
          </w:rPr>
          <w:t xml:space="preserve">Second, most previous studies </w:t>
        </w:r>
      </w:ins>
      <w:del w:id="129" w:author="Jochem Tolsma" w:date="2022-09-08T10:44:00Z">
        <w:r w:rsidR="00213798" w:rsidRPr="00D74EB8" w:rsidDel="00085A46">
          <w:rPr>
            <w:lang w:val="en-US"/>
          </w:rPr>
          <w:delText xml:space="preserve">Moreover, </w:delText>
        </w:r>
        <w:r w:rsidR="00B50A16" w:rsidRPr="00D74EB8" w:rsidDel="00085A46">
          <w:rPr>
            <w:lang w:val="en-US"/>
          </w:rPr>
          <w:delText>both studies</w:delText>
        </w:r>
        <w:r w:rsidR="00CF5F4E" w:rsidRPr="00D74EB8" w:rsidDel="00085A46">
          <w:rPr>
            <w:lang w:val="en-US"/>
          </w:rPr>
          <w:delText xml:space="preserve"> </w:delText>
        </w:r>
      </w:del>
      <w:r w:rsidR="00CF5F4E" w:rsidRPr="00D74EB8">
        <w:rPr>
          <w:lang w:val="en-US"/>
        </w:rPr>
        <w:t xml:space="preserve">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ins w:id="130" w:author="Jochem Tolsma" w:date="2022-09-08T10:44:00Z">
        <w:r w:rsidR="00085A46">
          <w:rPr>
            <w:lang w:val="en-US"/>
          </w:rPr>
          <w:t xml:space="preserve"> </w:t>
        </w:r>
      </w:ins>
      <w:ins w:id="131" w:author="Jochem Tolsma" w:date="2022-09-12T11:50:00Z">
        <w:r w:rsidR="00241360">
          <w:rPr>
            <w:lang w:val="en-US"/>
          </w:rPr>
          <w:t xml:space="preserve">An important exception is the study of </w:t>
        </w:r>
      </w:ins>
      <w:ins w:id="132" w:author="Jochem Tolsma" w:date="2022-09-12T10:52:00Z">
        <w:r w:rsidR="00784E18">
          <w:rPr>
            <w:lang w:val="en-US"/>
          </w:rPr>
          <w:t xml:space="preserve">Valle and colleagues (2022) </w:t>
        </w:r>
      </w:ins>
      <w:ins w:id="133" w:author="Jochem Tolsma" w:date="2022-09-12T11:50:00Z">
        <w:r w:rsidR="00241360">
          <w:rPr>
            <w:lang w:val="en-US"/>
          </w:rPr>
          <w:t xml:space="preserve">in which </w:t>
        </w:r>
      </w:ins>
      <w:ins w:id="134" w:author="Jochem Tolsma" w:date="2022-09-12T10:53:00Z">
        <w:r w:rsidR="00784E18">
          <w:rPr>
            <w:lang w:val="en-US"/>
          </w:rPr>
          <w:t xml:space="preserve">important progress </w:t>
        </w:r>
      </w:ins>
      <w:ins w:id="135" w:author="Jochem Tolsma" w:date="2022-09-12T11:50:00Z">
        <w:r w:rsidR="00241360">
          <w:rPr>
            <w:lang w:val="en-US"/>
          </w:rPr>
          <w:t xml:space="preserve">has been made </w:t>
        </w:r>
      </w:ins>
      <w:ins w:id="136" w:author="Jochem Tolsma" w:date="2022-09-12T10:53:00Z">
        <w:r w:rsidR="00784E18">
          <w:rPr>
            <w:lang w:val="en-US"/>
          </w:rPr>
          <w:t xml:space="preserve">in explaining states of the @mention Twitter </w:t>
        </w:r>
      </w:ins>
      <w:ins w:id="137" w:author="Jochem Tolsma" w:date="2022-09-12T10:54:00Z">
        <w:r w:rsidR="00784E18">
          <w:rPr>
            <w:lang w:val="en-US"/>
          </w:rPr>
          <w:t>network</w:t>
        </w:r>
      </w:ins>
      <w:ins w:id="138" w:author="Jochem Tolsma" w:date="2022-09-12T10:55:00Z">
        <w:r w:rsidR="00784E18">
          <w:rPr>
            <w:lang w:val="en-US"/>
          </w:rPr>
          <w:t xml:space="preserve"> by employing exponential random graph models</w:t>
        </w:r>
      </w:ins>
      <w:ins w:id="139" w:author="Jochem Tolsma" w:date="2022-09-12T11:50:00Z">
        <w:r w:rsidR="00241360">
          <w:rPr>
            <w:lang w:val="en-US"/>
          </w:rPr>
          <w:t>. However</w:t>
        </w:r>
      </w:ins>
      <w:ins w:id="140" w:author="Jochem Tolsma" w:date="2022-09-12T10:54:00Z">
        <w:r w:rsidR="00784E18">
          <w:rPr>
            <w:lang w:val="en-US"/>
          </w:rPr>
          <w:t>, the</w:t>
        </w:r>
      </w:ins>
      <w:ins w:id="141" w:author="Jochem Tolsma" w:date="2022-09-12T11:51:00Z">
        <w:r w:rsidR="00241360">
          <w:rPr>
            <w:lang w:val="en-US"/>
          </w:rPr>
          <w:t>se authors r</w:t>
        </w:r>
      </w:ins>
      <w:ins w:id="142" w:author="Jochem Tolsma" w:date="2022-09-12T10:54:00Z">
        <w:r w:rsidR="00784E18">
          <w:rPr>
            <w:lang w:val="en-US"/>
          </w:rPr>
          <w:t xml:space="preserve">elied on just one snapshot of only one layer of the Twitter network. </w:t>
        </w:r>
      </w:ins>
      <w:ins w:id="143" w:author="Jochem Tolsma" w:date="2022-09-12T10:58:00Z">
        <w:r w:rsidR="00784E18">
          <w:rPr>
            <w:lang w:val="en-US"/>
          </w:rPr>
          <w:t>To make more rigorous causal claims</w:t>
        </w:r>
      </w:ins>
      <w:ins w:id="144" w:author="Jochem Tolsma" w:date="2022-09-12T11:00:00Z">
        <w:r w:rsidR="00784E18">
          <w:rPr>
            <w:lang w:val="en-US"/>
          </w:rPr>
          <w:t>,</w:t>
        </w:r>
      </w:ins>
      <w:ins w:id="145" w:author="Jochem Tolsma" w:date="2022-09-12T10:58:00Z">
        <w:r w:rsidR="00784E18">
          <w:rPr>
            <w:lang w:val="en-US"/>
          </w:rPr>
          <w:t xml:space="preserve"> </w:t>
        </w:r>
      </w:ins>
      <w:ins w:id="146" w:author="Jochem Tolsma" w:date="2022-09-12T10:59:00Z">
        <w:r w:rsidR="00784E18">
          <w:rPr>
            <w:lang w:val="en-US"/>
          </w:rPr>
          <w:t>longitudinal network data and methods are called for. Moreover, the</w:t>
        </w:r>
      </w:ins>
      <w:ins w:id="147" w:author="Jochem Tolsma" w:date="2022-09-12T11:51:00Z">
        <w:r w:rsidR="00241360">
          <w:rPr>
            <w:lang w:val="en-US"/>
          </w:rPr>
          <w:t>ir</w:t>
        </w:r>
      </w:ins>
      <w:ins w:id="148" w:author="Jochem Tolsma" w:date="2022-09-12T10:59:00Z">
        <w:r w:rsidR="00784E18">
          <w:rPr>
            <w:lang w:val="en-US"/>
          </w:rPr>
          <w:t xml:space="preserve"> focus on one Twitter layer only neglects th</w:t>
        </w:r>
      </w:ins>
      <w:ins w:id="149" w:author="Jochem Tolsma" w:date="2022-09-12T11:00:00Z">
        <w:r w:rsidR="00784E18">
          <w:rPr>
            <w:lang w:val="en-US"/>
          </w:rPr>
          <w:t xml:space="preserve">e close interrelatedness of the @mention, retweet and follow layers </w:t>
        </w:r>
      </w:ins>
      <w:ins w:id="150" w:author="Jochem Tolsma" w:date="2022-09-12T11:01:00Z">
        <w:r w:rsidR="005F6A4B">
          <w:rPr>
            <w:lang w:val="en-US"/>
          </w:rPr>
          <w:t>within</w:t>
        </w:r>
      </w:ins>
      <w:ins w:id="151" w:author="Jochem Tolsma" w:date="2022-09-12T11:00:00Z">
        <w:r w:rsidR="00784E18">
          <w:rPr>
            <w:lang w:val="en-US"/>
          </w:rPr>
          <w:t xml:space="preserve"> </w:t>
        </w:r>
        <w:proofErr w:type="spellStart"/>
        <w:r w:rsidR="00784E18">
          <w:rPr>
            <w:lang w:val="en-US"/>
          </w:rPr>
          <w:t>twittersphere</w:t>
        </w:r>
        <w:proofErr w:type="spellEnd"/>
        <w:r w:rsidR="00784E18">
          <w:rPr>
            <w:lang w:val="en-US"/>
          </w:rPr>
          <w:t xml:space="preserve"> that could </w:t>
        </w:r>
      </w:ins>
      <w:ins w:id="152" w:author="Jochem Tolsma" w:date="2022-09-12T11:01:00Z">
        <w:r w:rsidR="00784E18">
          <w:rPr>
            <w:lang w:val="en-US"/>
          </w:rPr>
          <w:t>either mitigate or aggravate</w:t>
        </w:r>
        <w:r w:rsidR="005F6A4B">
          <w:rPr>
            <w:lang w:val="en-US"/>
          </w:rPr>
          <w:t xml:space="preserve"> existing segregation patterns. </w:t>
        </w:r>
        <w:r w:rsidR="00784E18">
          <w:rPr>
            <w:lang w:val="en-US"/>
          </w:rPr>
          <w:t xml:space="preserve"> </w:t>
        </w:r>
      </w:ins>
    </w:p>
    <w:p w14:paraId="79B0709F" w14:textId="157D8E7F"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ins w:id="153" w:author="Jochem Tolsma" w:date="2022-09-12T11:51:00Z">
        <w:r w:rsidR="00241360">
          <w:rPr>
            <w:lang w:val="en-US"/>
          </w:rPr>
          <w:t xml:space="preserve"> dynamics</w:t>
        </w:r>
      </w:ins>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ins w:id="154" w:author="Jochem Tolsma" w:date="2022-09-12T11:48:00Z">
        <w:r w:rsidR="00241360">
          <w:rPr>
            <w:lang w:val="en-US"/>
          </w:rPr>
          <w:t xml:space="preserve">of the Lower house </w:t>
        </w:r>
      </w:ins>
      <w:ins w:id="155" w:author="Jochem Tolsma" w:date="2022-09-12T11:49:00Z">
        <w:r w:rsidR="00241360">
          <w:rPr>
            <w:lang w:val="en-US"/>
          </w:rPr>
          <w:t xml:space="preserve">(i.e., MPs) </w:t>
        </w:r>
      </w:ins>
      <w:r w:rsidR="0053715B">
        <w:rPr>
          <w:lang w:val="en-US"/>
        </w:rPr>
        <w:t>in</w:t>
      </w:r>
      <w:r w:rsidR="00391E58" w:rsidRPr="00391E58">
        <w:rPr>
          <w:lang w:val="en-US"/>
        </w:rPr>
        <w:t xml:space="preserve"> </w:t>
      </w:r>
      <w:del w:id="156" w:author="Jochem Tolsma" w:date="2022-09-12T11:52:00Z">
        <w:r w:rsidR="00391E58" w:rsidRPr="00391E58" w:rsidDel="00241360">
          <w:rPr>
            <w:lang w:val="en-US"/>
          </w:rPr>
          <w:delText>T</w:delText>
        </w:r>
      </w:del>
      <w:ins w:id="157" w:author="Jochem Tolsma" w:date="2022-09-12T11:52:00Z">
        <w:r w:rsidR="00241360">
          <w:rPr>
            <w:lang w:val="en-US"/>
          </w:rPr>
          <w:t>t</w:t>
        </w:r>
      </w:ins>
      <w:r w:rsidR="00391E58" w:rsidRPr="00391E58">
        <w:rPr>
          <w:lang w:val="en-US"/>
        </w:rPr>
        <w:t>he Netherlands</w:t>
      </w:r>
      <w:r w:rsidR="00D8362C">
        <w:rPr>
          <w:lang w:val="en-US"/>
        </w:rPr>
        <w:t xml:space="preserve">. </w:t>
      </w:r>
      <w:bookmarkStart w:id="158"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5356B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w:t>
      </w:r>
      <w:ins w:id="159" w:author="Jochem Tolsma" w:date="2022-09-12T13:13:00Z">
        <w:r w:rsidR="00857500">
          <w:rPr>
            <w:lang w:val="en-US"/>
          </w:rPr>
          <w:t>come</w:t>
        </w:r>
      </w:ins>
      <w:r w:rsidR="00217766">
        <w:rPr>
          <w:lang w:val="en-US"/>
        </w:rPr>
        <w:t xml:space="preserve"> segregated</w:t>
      </w:r>
      <w:bookmarkStart w:id="160"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 xml:space="preserve">to what </w:t>
      </w:r>
      <w:r w:rsidR="00391F66">
        <w:rPr>
          <w:lang w:val="en-US"/>
        </w:rPr>
        <w:lastRenderedPageBreak/>
        <w:t>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158"/>
      <w:bookmarkEnd w:id="160"/>
    </w:p>
    <w:p w14:paraId="6B8ECF56" w14:textId="421993E2" w:rsidR="00FE1E1D" w:rsidRDefault="00430F5D" w:rsidP="00283711">
      <w:pPr>
        <w:spacing w:line="480" w:lineRule="auto"/>
        <w:ind w:firstLine="708"/>
        <w:jc w:val="both"/>
        <w:rPr>
          <w:ins w:id="161" w:author="Jochem Tolsma" w:date="2022-09-12T11:38:00Z"/>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5356BA">
        <w:rPr>
          <w:lang w:val="en-US"/>
        </w:rPr>
        <w:instrText xml:space="preserve"> ADDIN ZOTERO_ITEM CSL_CITATION {"citationID":"jWGQAdVE","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w:t>
      </w:r>
      <w:ins w:id="162" w:author="Jochem Tolsma" w:date="2022-09-12T11:38:00Z">
        <w:r w:rsidR="00FE1E1D">
          <w:rPr>
            <w:lang w:val="en-US"/>
          </w:rPr>
          <w:t xml:space="preserve"> </w:t>
        </w:r>
      </w:ins>
      <w:del w:id="163" w:author="Jochem Tolsma" w:date="2022-09-12T11:40:00Z">
        <w:r w:rsidR="0071164C" w:rsidDel="00FE1E1D">
          <w:rPr>
            <w:lang w:val="en-US"/>
          </w:rPr>
          <w:delText xml:space="preserve"> </w:delText>
        </w:r>
      </w:del>
      <w:r w:rsidR="0071164C">
        <w:rPr>
          <w:lang w:val="en-US"/>
        </w:rPr>
        <w:t>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5356BA">
        <w:rPr>
          <w:lang w:val="en-US"/>
        </w:rPr>
        <w:instrText xml:space="preserve"> ADDIN ZOTERO_ITEM CSL_CITATION {"citationID":"vQjaiW33","properties":{"formattedCitation":"(Casal B\\uc0\\u233{}rtoa 2021)","plainCitation":"(Casal Bértoa 2021)","noteIndex":0},"citationItems":[{"id":13,"uris":["http://zotero.org/users/6814611/items/GRIYYVBY"],"itemData":{"id":13,"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ins w:id="164" w:author="Jochem Tolsma" w:date="2022-09-12T11:53:00Z">
        <w:r w:rsidR="00241360">
          <w:rPr>
            <w:lang w:val="en-US"/>
          </w:rPr>
          <w:t xml:space="preserve"> among members of the Lower house</w:t>
        </w:r>
      </w:ins>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ins w:id="165" w:author="Jochem Tolsma" w:date="2022-09-12T13:21:00Z">
        <w:r w:rsidR="007E055E">
          <w:rPr>
            <w:lang w:val="en-US"/>
          </w:rPr>
          <w:t xml:space="preserve">If, on the other hand, we do not find party-based segregation, </w:t>
        </w:r>
      </w:ins>
      <w:ins w:id="166" w:author="Jochem Tolsma" w:date="2022-09-12T13:23:00Z">
        <w:r w:rsidR="007E055E">
          <w:rPr>
            <w:lang w:val="en-US"/>
          </w:rPr>
          <w:t xml:space="preserve">that </w:t>
        </w:r>
      </w:ins>
      <w:ins w:id="167" w:author="Jochem Tolsma" w:date="2022-09-12T13:25:00Z">
        <w:r w:rsidR="005640F3">
          <w:rPr>
            <w:lang w:val="en-US"/>
          </w:rPr>
          <w:t>t</w:t>
        </w:r>
      </w:ins>
      <w:ins w:id="168" w:author="Jochem Tolsma" w:date="2022-09-12T13:23:00Z">
        <w:r w:rsidR="007E055E">
          <w:rPr>
            <w:lang w:val="en-US"/>
          </w:rPr>
          <w:t xml:space="preserve">he Netherlands was as deviant case </w:t>
        </w:r>
      </w:ins>
      <w:ins w:id="169" w:author="Jochem Tolsma" w:date="2022-09-12T13:25:00Z">
        <w:r w:rsidR="005640F3">
          <w:rPr>
            <w:lang w:val="en-US"/>
          </w:rPr>
          <w:t xml:space="preserve">in this respect </w:t>
        </w:r>
      </w:ins>
      <w:ins w:id="170" w:author="Jochem Tolsma" w:date="2022-09-12T13:23:00Z">
        <w:r w:rsidR="007E055E">
          <w:rPr>
            <w:lang w:val="en-US"/>
          </w:rPr>
          <w:t xml:space="preserve">in the study of </w:t>
        </w:r>
        <w:proofErr w:type="spellStart"/>
        <w:r w:rsidR="007E055E">
          <w:rPr>
            <w:lang w:val="en-US"/>
          </w:rPr>
          <w:t>Praet</w:t>
        </w:r>
        <w:proofErr w:type="spellEnd"/>
        <w:r w:rsidR="007E055E">
          <w:rPr>
            <w:lang w:val="en-US"/>
          </w:rPr>
          <w:t xml:space="preserve"> et al. (2021) cannot be attributed to </w:t>
        </w:r>
        <w:r w:rsidR="005640F3">
          <w:rPr>
            <w:lang w:val="en-US"/>
          </w:rPr>
          <w:t xml:space="preserve">their sample of </w:t>
        </w:r>
      </w:ins>
      <w:ins w:id="171" w:author="Jochem Tolsma" w:date="2022-09-12T13:24:00Z">
        <w:r w:rsidR="005640F3">
          <w:rPr>
            <w:lang w:val="en-US"/>
          </w:rPr>
          <w:t xml:space="preserve">parliamentarians of both Lower and Upper house.  </w:t>
        </w:r>
      </w:ins>
    </w:p>
    <w:p w14:paraId="2F745DF6" w14:textId="58D091B3" w:rsidR="003330F9" w:rsidRDefault="002E31B8" w:rsidP="00283711">
      <w:pPr>
        <w:spacing w:line="480" w:lineRule="auto"/>
        <w:ind w:firstLine="708"/>
        <w:jc w:val="both"/>
        <w:rPr>
          <w:lang w:val="en-US"/>
        </w:rPr>
      </w:pPr>
      <w:r w:rsidRPr="00365688">
        <w:rPr>
          <w:lang w:val="en-US"/>
        </w:rPr>
        <w:t>We</w:t>
      </w:r>
      <w:r>
        <w:rPr>
          <w:lang w:val="en-US"/>
        </w:rPr>
        <w:t xml:space="preserve"> thus present a </w:t>
      </w:r>
      <w:r w:rsidR="00391E58" w:rsidRPr="00391E58">
        <w:rPr>
          <w:lang w:val="en-US"/>
        </w:rPr>
        <w:t xml:space="preserve">replication </w:t>
      </w:r>
      <w:ins w:id="172" w:author="Jochem Tolsma" w:date="2022-09-12T13:22:00Z">
        <w:r w:rsidR="007E055E">
          <w:rPr>
            <w:lang w:val="en-US"/>
          </w:rPr>
          <w:t>study</w:t>
        </w:r>
      </w:ins>
      <w:del w:id="173" w:author="Jochem Tolsma" w:date="2022-09-12T13:22:00Z">
        <w:r w:rsidR="00391E58" w:rsidRPr="00391E58" w:rsidDel="007E055E">
          <w:rPr>
            <w:lang w:val="en-US"/>
          </w:rPr>
          <w:delText>in a different site</w:delText>
        </w:r>
      </w:del>
      <w:r w:rsidR="00FF393A">
        <w:rPr>
          <w:lang w:val="en-US"/>
        </w:rPr>
        <w:t xml:space="preserve">, which </w:t>
      </w:r>
      <w:r w:rsidR="00391E58" w:rsidRPr="00391E58">
        <w:rPr>
          <w:lang w:val="en-US"/>
        </w:rPr>
        <w:t>is relevant in itself</w:t>
      </w:r>
      <w:r>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Pr>
          <w:lang w:val="en-US"/>
        </w:rPr>
        <w:t>important</w:t>
      </w:r>
      <w:r w:rsidR="00FF393A">
        <w:rPr>
          <w:lang w:val="en-US"/>
        </w:rPr>
        <w:t xml:space="preserve"> </w:t>
      </w:r>
      <w:r w:rsidR="00391E58" w:rsidRPr="00391E58">
        <w:rPr>
          <w:lang w:val="en-US"/>
        </w:rPr>
        <w:t xml:space="preserve">ways. </w:t>
      </w:r>
    </w:p>
    <w:p w14:paraId="3B3CCA0E" w14:textId="4E87B054" w:rsidR="005C3871" w:rsidRDefault="005C3871" w:rsidP="00022DCA">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 xml:space="preserve">April, June and September </w:t>
      </w:r>
      <w:r w:rsidR="003330F9">
        <w:rPr>
          <w:bCs/>
          <w:lang w:val="en-US"/>
        </w:rPr>
        <w:lastRenderedPageBreak/>
        <w:t>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w:t>
      </w:r>
      <w:del w:id="174" w:author="Jochem Tolsma" w:date="2022-09-08T11:03:00Z">
        <w:r w:rsidDel="00316DB1">
          <w:rPr>
            <w:lang w:val="en-US"/>
          </w:rPr>
          <w:delText xml:space="preserve"> </w:delText>
        </w:r>
      </w:del>
      <w:r>
        <w:rPr>
          <w:lang w:val="en-US"/>
        </w:rPr>
        <w:t xml:space="preserve">this descriptive part with a Stochastic Actor-Orientated Modelling approach as implemented in </w:t>
      </w:r>
      <w:ins w:id="175" w:author="Jochem Tolsma" w:date="2022-09-12T13:52:00Z">
        <w:r w:rsidR="006A5EC5">
          <w:rPr>
            <w:lang w:val="en-US"/>
          </w:rPr>
          <w:t xml:space="preserve">the R package </w:t>
        </w:r>
      </w:ins>
      <w:proofErr w:type="spellStart"/>
      <w:r w:rsidRPr="006A5EC5">
        <w:rPr>
          <w:i/>
          <w:lang w:val="en-US"/>
          <w:rPrChange w:id="176" w:author="Jochem Tolsma" w:date="2022-09-12T13:52:00Z">
            <w:rPr>
              <w:lang w:val="en-US"/>
            </w:rPr>
          </w:rPrChange>
        </w:rPr>
        <w:t>RSiena</w:t>
      </w:r>
      <w:proofErr w:type="spellEnd"/>
      <w:r>
        <w:rPr>
          <w:lang w:val="en-US"/>
        </w:rPr>
        <w:t xml:space="preserve"> </w:t>
      </w:r>
      <w:r>
        <w:rPr>
          <w:lang w:val="en-US"/>
        </w:rPr>
        <w:fldChar w:fldCharType="begin"/>
      </w:r>
      <w:r w:rsidR="005356B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ins w:id="177" w:author="Jochem Tolsma" w:date="2022-09-08T14:38:00Z">
        <w:r w:rsidR="00CA67D3">
          <w:rPr>
            <w:lang w:val="en-US"/>
          </w:rPr>
          <w:t xml:space="preserve">In </w:t>
        </w:r>
        <w:proofErr w:type="spellStart"/>
        <w:r w:rsidR="00CA67D3">
          <w:rPr>
            <w:lang w:val="en-US"/>
          </w:rPr>
          <w:t>RSiena</w:t>
        </w:r>
        <w:proofErr w:type="spellEnd"/>
        <w:r w:rsidR="00CA67D3">
          <w:rPr>
            <w:lang w:val="en-US"/>
          </w:rPr>
          <w:t xml:space="preserve"> the </w:t>
        </w:r>
        <w:r w:rsidR="00CA67D3" w:rsidRPr="00CA67D3">
          <w:rPr>
            <w:i/>
            <w:lang w:val="en-US"/>
            <w:rPrChange w:id="178" w:author="Jochem Tolsma" w:date="2022-09-08T14:38:00Z">
              <w:rPr>
                <w:lang w:val="en-US"/>
              </w:rPr>
            </w:rPrChange>
          </w:rPr>
          <w:t>change</w:t>
        </w:r>
        <w:r w:rsidR="00CA67D3">
          <w:rPr>
            <w:lang w:val="en-US"/>
          </w:rPr>
          <w:t xml:space="preserve"> between time steps is modelled not the </w:t>
        </w:r>
        <w:r w:rsidR="00CA67D3" w:rsidRPr="00CA67D3">
          <w:rPr>
            <w:i/>
            <w:lang w:val="en-US"/>
            <w:rPrChange w:id="179" w:author="Jochem Tolsma" w:date="2022-09-08T14:39:00Z">
              <w:rPr>
                <w:lang w:val="en-US"/>
              </w:rPr>
            </w:rPrChange>
          </w:rPr>
          <w:t>state</w:t>
        </w:r>
      </w:ins>
      <w:ins w:id="180" w:author="Jochem Tolsma" w:date="2022-09-08T14:39:00Z">
        <w:r w:rsidR="00CA67D3">
          <w:rPr>
            <w:lang w:val="en-US"/>
          </w:rPr>
          <w:t xml:space="preserve"> of the network at each time-point. </w:t>
        </w:r>
      </w:ins>
      <w:ins w:id="181" w:author="Jochem Tolsma" w:date="2022-09-08T11:14:00Z">
        <w:r w:rsidR="00022DCA">
          <w:rPr>
            <w:lang w:val="en-US"/>
          </w:rPr>
          <w:t xml:space="preserve">While </w:t>
        </w:r>
        <w:proofErr w:type="spellStart"/>
        <w:r w:rsidR="00022DCA">
          <w:rPr>
            <w:lang w:val="en-US"/>
          </w:rPr>
          <w:t>RSiena</w:t>
        </w:r>
        <w:proofErr w:type="spellEnd"/>
        <w:r w:rsidR="00022DCA">
          <w:rPr>
            <w:lang w:val="en-US"/>
          </w:rPr>
          <w:t xml:space="preserve"> has not been used before to scrutinize the Twitte</w:t>
        </w:r>
      </w:ins>
      <w:ins w:id="182" w:author="Jochem Tolsma" w:date="2022-09-08T11:15:00Z">
        <w:r w:rsidR="00022DCA">
          <w:rPr>
            <w:lang w:val="en-US"/>
          </w:rPr>
          <w:t xml:space="preserve">r networks of MPs, this method is </w:t>
        </w:r>
      </w:ins>
      <w:ins w:id="183" w:author="Jochem Tolsma" w:date="2022-09-08T14:41:00Z">
        <w:r w:rsidR="00D732FC">
          <w:rPr>
            <w:lang w:val="en-US"/>
          </w:rPr>
          <w:t xml:space="preserve">well-suited to </w:t>
        </w:r>
      </w:ins>
      <w:ins w:id="184" w:author="Jochem Tolsma" w:date="2022-09-08T14:42:00Z">
        <w:r w:rsidR="00D732FC">
          <w:rPr>
            <w:lang w:val="en-US"/>
          </w:rPr>
          <w:t xml:space="preserve">disentangle the impact of </w:t>
        </w:r>
      </w:ins>
      <w:ins w:id="185" w:author="Jochem Tolsma" w:date="2022-09-08T11:16:00Z">
        <w:r w:rsidR="00022DCA">
          <w:rPr>
            <w:lang w:val="en-US"/>
          </w:rPr>
          <w:t xml:space="preserve">structural network effects, </w:t>
        </w:r>
      </w:ins>
      <w:ins w:id="186" w:author="Jochem Tolsma" w:date="2022-09-08T14:46:00Z">
        <w:r w:rsidR="00D732FC">
          <w:rPr>
            <w:lang w:val="en-US"/>
          </w:rPr>
          <w:t xml:space="preserve">characteristics of MPs, and the </w:t>
        </w:r>
      </w:ins>
      <w:ins w:id="187" w:author="Jochem Tolsma" w:date="2022-09-08T11:18:00Z">
        <w:r w:rsidR="00022DCA">
          <w:rPr>
            <w:lang w:val="en-US"/>
          </w:rPr>
          <w:t>Twitter digital architecture</w:t>
        </w:r>
      </w:ins>
      <w:ins w:id="188" w:author="Jochem Tolsma" w:date="2022-09-08T11:16:00Z">
        <w:r w:rsidR="00022DCA">
          <w:rPr>
            <w:lang w:val="en-US"/>
          </w:rPr>
          <w:t xml:space="preserve"> </w:t>
        </w:r>
      </w:ins>
      <w:ins w:id="189" w:author="Jochem Tolsma" w:date="2022-09-08T14:42:00Z">
        <w:r w:rsidR="00D732FC">
          <w:rPr>
            <w:lang w:val="en-US"/>
          </w:rPr>
          <w:t xml:space="preserve">on </w:t>
        </w:r>
      </w:ins>
      <w:ins w:id="190" w:author="Jochem Tolsma" w:date="2022-09-08T11:16:00Z">
        <w:r w:rsidR="00022DCA">
          <w:rPr>
            <w:lang w:val="en-US"/>
          </w:rPr>
          <w:t>segregation</w:t>
        </w:r>
      </w:ins>
      <w:ins w:id="191" w:author="Jochem Tolsma" w:date="2022-09-08T14:48:00Z">
        <w:r w:rsidR="00D732FC">
          <w:rPr>
            <w:lang w:val="en-US"/>
          </w:rPr>
          <w:t xml:space="preserve"> dynamics</w:t>
        </w:r>
      </w:ins>
      <w:ins w:id="192" w:author="Jochem Tolsma" w:date="2022-09-08T11:16:00Z">
        <w:r w:rsidR="00022DCA">
          <w:rPr>
            <w:lang w:val="en-US"/>
          </w:rPr>
          <w:t xml:space="preserve">. </w:t>
        </w:r>
      </w:ins>
      <w:del w:id="193" w:author="Jochem Tolsma" w:date="2022-09-08T10:59:00Z">
        <w:r w:rsidDel="00316DB1">
          <w:rPr>
            <w:lang w:val="en-US"/>
          </w:rPr>
          <w:delText xml:space="preserve">RSiena allows us to assess </w:delText>
        </w:r>
      </w:del>
      <w:del w:id="194" w:author="Jochem Tolsma" w:date="2022-09-08T11:18:00Z">
        <w:r w:rsidR="00E70134" w:rsidDel="00022DCA">
          <w:rPr>
            <w:lang w:val="en-US"/>
          </w:rPr>
          <w:delText>(</w:delText>
        </w:r>
        <w:r w:rsidDel="00022DCA">
          <w:rPr>
            <w:lang w:val="en-US"/>
          </w:rPr>
          <w:delText>political</w:delText>
        </w:r>
        <w:r w:rsidR="00E70134" w:rsidDel="00022DCA">
          <w:rPr>
            <w:lang w:val="en-US"/>
          </w:rPr>
          <w:delText>)</w:delText>
        </w:r>
        <w:r w:rsidDel="00022DCA">
          <w:rPr>
            <w:lang w:val="en-US"/>
          </w:rPr>
          <w:delText xml:space="preserve"> segregation among MPs while controlling for structural network effects and a wide array of </w:delText>
        </w:r>
        <w:r w:rsidR="00E70134" w:rsidDel="00022DCA">
          <w:rPr>
            <w:lang w:val="en-US"/>
          </w:rPr>
          <w:delText xml:space="preserve">MP </w:delText>
        </w:r>
        <w:r w:rsidDel="00022DCA">
          <w:rPr>
            <w:lang w:val="en-US"/>
          </w:rPr>
          <w:delText xml:space="preserve">characteristics </w:delText>
        </w:r>
        <w:r w:rsidR="00A3344D" w:rsidDel="00022DCA">
          <w:rPr>
            <w:lang w:val="en-US"/>
          </w:rPr>
          <w:delText>which</w:delText>
        </w:r>
        <w:r w:rsidDel="00022DCA">
          <w:rPr>
            <w:lang w:val="en-US"/>
          </w:rPr>
          <w:delText xml:space="preserve"> may influence whether relations between MPs are </w:delText>
        </w:r>
        <w:commentRangeStart w:id="195"/>
        <w:commentRangeStart w:id="196"/>
        <w:r w:rsidDel="00022DCA">
          <w:rPr>
            <w:lang w:val="en-US"/>
          </w:rPr>
          <w:delText>present</w:delText>
        </w:r>
        <w:commentRangeEnd w:id="195"/>
        <w:r w:rsidR="00085A46" w:rsidDel="00022DCA">
          <w:rPr>
            <w:rStyle w:val="CommentReference"/>
          </w:rPr>
          <w:commentReference w:id="195"/>
        </w:r>
      </w:del>
      <w:commentRangeEnd w:id="196"/>
      <w:r w:rsidR="005511F0">
        <w:rPr>
          <w:rStyle w:val="CommentReference"/>
        </w:rPr>
        <w:commentReference w:id="196"/>
      </w:r>
      <w:del w:id="197" w:author="Jochem Tolsma" w:date="2022-09-08T11:18:00Z">
        <w:r w:rsidDel="00022DCA">
          <w:rPr>
            <w:lang w:val="en-US"/>
          </w:rPr>
          <w:delText xml:space="preserve">. </w:delText>
        </w:r>
      </w:del>
    </w:p>
    <w:p w14:paraId="0495A0AE" w14:textId="77777777" w:rsidR="00316DB1" w:rsidRDefault="00316DB1" w:rsidP="00283711">
      <w:pPr>
        <w:spacing w:line="480" w:lineRule="auto"/>
        <w:ind w:firstLine="0"/>
        <w:jc w:val="both"/>
        <w:rPr>
          <w:ins w:id="198" w:author="Jochem Tolsma" w:date="2022-09-08T11:02:00Z"/>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49786DAD"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5356BA">
        <w:rPr>
          <w:lang w:val="en-US"/>
        </w:rPr>
        <w:instrText xml:space="preserve"> ADDIN ZOTERO_ITEM CSL_CITATION {"citationID":"XTM9RvVc","properties":{"formattedCitation":"(Del Valle and Bravo 2018; Hsu and Park 2012)","plainCitation":"(Del Valle and Bravo 2018; Hsu and Park 201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5356BA">
        <w:rPr>
          <w:lang w:val="en-US"/>
        </w:rPr>
        <w:instrText xml:space="preserve"> ADDIN ZOTERO_ITEM CSL_CITATION {"citationID":"HL899X0j","properties":{"formattedCitation":"(Celis and M\\uc0\\u252{}gge 2018)","plainCitation":"(Celis and Mügge 2018)","noteIndex":0},"citationItems":[{"id":30,"uris":["http://zotero.org/users/6814611/items/IZ66V2L3"],"itemData":{"id":30,"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74226305"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5356BA">
        <w:rPr>
          <w:lang w:val="en-US"/>
        </w:rPr>
        <w:instrText xml:space="preserve"> ADDIN ZOTERO_ITEM CSL_CITATION {"citationID":"QZkiuG3o","properties":{"formattedCitation":"(McPherson, Smith-Lovin, and Cook 2001)","plainCitation":"(McPherson, Smith-Lovin, and Cook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w:t>
      </w:r>
      <w:r w:rsidR="00F96845" w:rsidRPr="000B1F5F">
        <w:rPr>
          <w:lang w:val="en-US"/>
        </w:rPr>
        <w:lastRenderedPageBreak/>
        <w:t xml:space="preserve">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4588294E" w:rsidR="00220A49" w:rsidRDefault="00453CBD" w:rsidP="00283711">
      <w:pPr>
        <w:spacing w:line="480" w:lineRule="auto"/>
        <w:ind w:firstLine="708"/>
        <w:jc w:val="both"/>
        <w:rPr>
          <w:lang w:val="en-US"/>
        </w:rPr>
      </w:pPr>
      <w:r w:rsidRPr="00D87CE0">
        <w:rPr>
          <w:lang w:val="en-US"/>
        </w:rPr>
        <w:t xml:space="preserve">The above refers to general mechanisms </w:t>
      </w:r>
      <w:r w:rsidR="0002430E" w:rsidRPr="00D87CE0">
        <w:rPr>
          <w:lang w:val="en-US"/>
        </w:rPr>
        <w:t>and 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5356BA">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B382149"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5356BA">
        <w:rPr>
          <w:lang w:val="en-US"/>
        </w:rPr>
        <w:instrText xml:space="preserve"> ADDIN ZOTERO_ITEM CSL_CITATION {"citationID":"9p1Ei0g1","properties":{"formattedCitation":"(Van der Zwan, Lubbers, and Eisinga 2019)","plainCitation":"(Van der Zwan, Lubbers, and Eisinga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03450D">
        <w:rPr>
          <w:lang w:val="en-US"/>
        </w:rPr>
        <w:t>. 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 xml:space="preserve">n on racism </w:t>
      </w:r>
      <w:r w:rsidR="00693749" w:rsidRPr="00A70EA0">
        <w:rPr>
          <w:noProof/>
          <w:lang w:val="en-US"/>
        </w:rPr>
        <w:lastRenderedPageBreak/>
        <w:t>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1A6A607B"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0C2BA72"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w:t>
      </w:r>
      <w:r w:rsidRPr="00B909A2">
        <w:rPr>
          <w:lang w:val="en-US"/>
        </w:rPr>
        <w:lastRenderedPageBreak/>
        <w:t>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5356BA">
        <w:rPr>
          <w:lang w:val="en-US"/>
        </w:rPr>
        <w:instrText xml:space="preserve"> ADDIN ZOTERO_ITEM CSL_CITATION {"citationID":"dLqbVSjf","properties":{"formattedCitation":"(Jacobs and Spierings 2016)","plainCitation":"(Jacobs and Spierings 2016)","noteIndex":0},"citationItems":[{"id":28,"uris":["http://zotero.org/users/6814611/items/U4ZTHVAE"],"itemData":{"id":2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5E75AEA5"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4230C256"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5356BA">
        <w:rPr>
          <w:rFonts w:cstheme="minorHAnsi"/>
          <w:lang w:val="en-US"/>
        </w:rPr>
        <w:instrText xml:space="preserve"> ADDIN ZOTERO_ITEM CSL_CITATION {"citationID":"dxlc8wjK","properties":{"formattedCitation":"(Spierings and Jacobs 2019)","plainCitation":"(Spierings and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05DE472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sidR="000C21A5">
        <w:rPr>
          <w:lang w:val="en-US"/>
        </w:rPr>
        <w:t>network structures in each layer</w:t>
      </w:r>
      <w:r w:rsidR="001F53DA">
        <w:rPr>
          <w:lang w:val="en-US"/>
        </w:rPr>
        <w:t xml:space="preserve"> of Twittersphere</w:t>
      </w:r>
      <w:r w:rsidR="000C21A5">
        <w:rPr>
          <w:lang w:val="en-US"/>
        </w:rPr>
        <w:t xml:space="preserve"> do not necessarily need to be similar</w:t>
      </w:r>
      <w:r w:rsidR="00CD065C">
        <w:rPr>
          <w:lang w:val="en-US"/>
        </w:rPr>
        <w:t xml:space="preserve"> </w:t>
      </w:r>
      <w:r w:rsidR="00B74927">
        <w:rPr>
          <w:lang w:val="en-US"/>
        </w:rPr>
        <w:fldChar w:fldCharType="begin"/>
      </w:r>
      <w:r w:rsidR="005356BA">
        <w:rPr>
          <w:lang w:val="en-US"/>
        </w:rPr>
        <w:instrText xml:space="preserve"> ADDIN ZOTERO_ITEM CSL_CITATION {"citationID":"ZmG6djXy","properties":{"formattedCitation":"(Del Valle and Bravo 2018)","plainCitation":"(Del Valle and Bravo 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w:t>
      </w:r>
      <w:r w:rsidR="00AD3C1E" w:rsidRPr="00B909A2">
        <w:rPr>
          <w:lang w:val="en-US"/>
        </w:rPr>
        <w:lastRenderedPageBreak/>
        <w:t xml:space="preserve">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F29EC17"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3B18E4BD"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6CD09963"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ins w:id="199" w:author="Jochem Tolsma" w:date="2022-09-12T13:39:00Z">
        <w:r w:rsidR="00CD6F17">
          <w:rPr>
            <w:lang w:val="en-US"/>
          </w:rPr>
          <w:t xml:space="preserve"> </w:t>
        </w:r>
      </w:ins>
      <w:r w:rsidR="00CD6F17">
        <w:rPr>
          <w:lang w:val="en-US"/>
        </w:rPr>
        <w:fldChar w:fldCharType="begin"/>
      </w:r>
      <w:r w:rsidR="00CD6F17">
        <w:rPr>
          <w:lang w:val="en-US"/>
        </w:rPr>
        <w:instrText xml:space="preserve"> ADDIN ZOTERO_ITEM CSL_CITATION {"citationID":"3SkZxM2C","properties":{"formattedCitation":"(cf. Valle et al. 2022)","plainCitation":"(cf.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prefix":"cf."}],"schema":"https://github.com/citation-style-language/schema/raw/master/csl-citation.json"} </w:instrText>
      </w:r>
      <w:r w:rsidR="00CD6F17">
        <w:rPr>
          <w:lang w:val="en-US"/>
        </w:rPr>
        <w:fldChar w:fldCharType="separate"/>
      </w:r>
      <w:r w:rsidR="00CD6F17" w:rsidRPr="00CD6F17">
        <w:rPr>
          <w:rFonts w:ascii="Calibri" w:hAnsi="Calibri" w:cs="Calibri"/>
        </w:rPr>
        <w:t xml:space="preserve">(cf. </w:t>
      </w:r>
      <w:proofErr w:type="spellStart"/>
      <w:r w:rsidR="00CD6F17" w:rsidRPr="00CD6F17">
        <w:rPr>
          <w:rFonts w:ascii="Calibri" w:hAnsi="Calibri" w:cs="Calibri"/>
        </w:rPr>
        <w:t>Valle</w:t>
      </w:r>
      <w:proofErr w:type="spellEnd"/>
      <w:r w:rsidR="00CD6F17" w:rsidRPr="00CD6F17">
        <w:rPr>
          <w:rFonts w:ascii="Calibri" w:hAnsi="Calibri" w:cs="Calibri"/>
        </w:rPr>
        <w:t xml:space="preserve"> et al. 2022)</w:t>
      </w:r>
      <w:r w:rsidR="00CD6F17">
        <w:rPr>
          <w:lang w:val="en-US"/>
        </w:rPr>
        <w:fldChar w:fldCharType="end"/>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5356BA">
        <w:rPr>
          <w:lang w:val="en-US"/>
        </w:rPr>
        <w:instrText xml:space="preserve"> ADDIN ZOTERO_ITEM CSL_CITATION {"citationID":"ahFFrQ3G","properties":{"formattedCitation":"(2010)","plainCitation":"(2010)","noteIndex":0},"citationItems":[{"id":21,"uris":["http://zotero.org/users/6814611/items/BWUWRCY2"],"itemData":{"id":21,"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w:t>
      </w:r>
      <w:r w:rsidRPr="0029623B">
        <w:rPr>
          <w:rFonts w:cs="Verdana"/>
          <w:lang w:val="en-US"/>
        </w:rPr>
        <w:lastRenderedPageBreak/>
        <w:t>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5356BA">
        <w:rPr>
          <w:lang w:val="en-US"/>
        </w:rPr>
        <w:instrText xml:space="preserve"> ADDIN ZOTERO_ITEM CSL_CITATION {"citationID":"epmBItcG","properties":{"formattedCitation":"(Jacobs and Spierings 2016)","plainCitation":"(Jacobs and Spierings 2016)","noteIndex":0},"citationItems":[{"id":28,"uris":["http://zotero.org/users/6814611/items/U4ZTHVAE"],"itemData":{"id":2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w:t>
      </w:r>
      <w:ins w:id="200" w:author="Jochem Tolsma" w:date="2022-09-12T13:36:00Z">
        <w:r w:rsidR="005640F3">
          <w:rPr>
            <w:lang w:val="en-US"/>
          </w:rPr>
          <w:t xml:space="preserve">not only </w:t>
        </w:r>
      </w:ins>
      <w:r w:rsidRPr="00B909A2">
        <w:rPr>
          <w:lang w:val="en-US"/>
        </w:rPr>
        <w:t xml:space="preserve">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ins w:id="201" w:author="Jochem Tolsma" w:date="2022-09-12T13:36:00Z">
        <w:r w:rsidR="00CD6F17">
          <w:rPr>
            <w:lang w:val="en-US"/>
          </w:rPr>
          <w:t>, but also</w:t>
        </w:r>
      </w:ins>
      <w:ins w:id="202" w:author="Jochem Tolsma" w:date="2022-09-12T13:45:00Z">
        <w:r w:rsidR="00CD6F17">
          <w:rPr>
            <w:lang w:val="en-US"/>
          </w:rPr>
          <w:t>, for the first time,</w:t>
        </w:r>
      </w:ins>
      <w:ins w:id="203" w:author="Jochem Tolsma" w:date="2022-09-12T13:36:00Z">
        <w:r w:rsidR="00CD6F17">
          <w:rPr>
            <w:lang w:val="en-US"/>
          </w:rPr>
          <w:t xml:space="preserve"> to </w:t>
        </w:r>
      </w:ins>
      <w:ins w:id="204" w:author="Jochem Tolsma" w:date="2022-09-12T13:45:00Z">
        <w:r w:rsidR="00CD6F17">
          <w:rPr>
            <w:lang w:val="en-US"/>
          </w:rPr>
          <w:t xml:space="preserve">rigorously </w:t>
        </w:r>
      </w:ins>
      <w:ins w:id="205" w:author="Jochem Tolsma" w:date="2022-09-12T13:42:00Z">
        <w:r w:rsidR="00CD6F17">
          <w:rPr>
            <w:lang w:val="en-US"/>
          </w:rPr>
          <w:t xml:space="preserve">scrutinize the role played </w:t>
        </w:r>
      </w:ins>
      <w:ins w:id="206" w:author="Jochem Tolsma" w:date="2022-09-12T13:39:00Z">
        <w:r w:rsidR="00CD6F17">
          <w:rPr>
            <w:lang w:val="en-US"/>
          </w:rPr>
          <w:t>by network-endogenous mechanisms</w:t>
        </w:r>
      </w:ins>
      <w:ins w:id="207" w:author="Jochem Tolsma" w:date="2022-09-12T13:37:00Z">
        <w:r w:rsidR="00CD6F17">
          <w:rPr>
            <w:lang w:val="en-US"/>
          </w:rPr>
          <w:t xml:space="preserve"> </w:t>
        </w:r>
      </w:ins>
      <w:ins w:id="208" w:author="Jochem Tolsma" w:date="2022-09-12T13:42:00Z">
        <w:r w:rsidR="00CD6F17">
          <w:rPr>
            <w:lang w:val="en-US"/>
          </w:rPr>
          <w:t xml:space="preserve">in the </w:t>
        </w:r>
      </w:ins>
      <w:ins w:id="209" w:author="Jochem Tolsma" w:date="2022-09-12T13:43:00Z">
        <w:r w:rsidR="00CD6F17">
          <w:rPr>
            <w:lang w:val="en-US"/>
          </w:rPr>
          <w:t>evolution</w:t>
        </w:r>
      </w:ins>
      <w:ins w:id="210" w:author="Jochem Tolsma" w:date="2022-09-12T13:42:00Z">
        <w:r w:rsidR="00CD6F17">
          <w:rPr>
            <w:lang w:val="en-US"/>
          </w:rPr>
          <w:t xml:space="preserve"> of the </w:t>
        </w:r>
      </w:ins>
      <w:ins w:id="211" w:author="Jochem Tolsma" w:date="2022-09-12T13:43:00Z">
        <w:r w:rsidR="00CD6F17">
          <w:rPr>
            <w:lang w:val="en-US"/>
          </w:rPr>
          <w:t xml:space="preserve">Twitter </w:t>
        </w:r>
      </w:ins>
      <w:ins w:id="212" w:author="Jochem Tolsma" w:date="2022-09-12T13:42:00Z">
        <w:r w:rsidR="00CD6F17">
          <w:rPr>
            <w:lang w:val="en-US"/>
          </w:rPr>
          <w:t>network</w:t>
        </w:r>
      </w:ins>
      <w:ins w:id="213" w:author="Jochem Tolsma" w:date="2022-09-12T13:43:00Z">
        <w:r w:rsidR="00CD6F17">
          <w:rPr>
            <w:lang w:val="en-US"/>
          </w:rPr>
          <w:t>s</w:t>
        </w:r>
      </w:ins>
      <w:ins w:id="214" w:author="Jochem Tolsma" w:date="2022-09-12T13:45:00Z">
        <w:r w:rsidR="00CD6F17">
          <w:rPr>
            <w:lang w:val="en-US"/>
          </w:rPr>
          <w:t xml:space="preserve"> by </w:t>
        </w:r>
      </w:ins>
      <w:ins w:id="215" w:author="Jochem Tolsma" w:date="2022-09-12T13:48:00Z">
        <w:r w:rsidR="006A5EC5">
          <w:rPr>
            <w:lang w:val="en-US"/>
          </w:rPr>
          <w:t>modeling d</w:t>
        </w:r>
      </w:ins>
      <w:ins w:id="216" w:author="Jochem Tolsma" w:date="2022-09-12T13:49:00Z">
        <w:r w:rsidR="006A5EC5">
          <w:rPr>
            <w:lang w:val="en-US"/>
          </w:rPr>
          <w:t xml:space="preserve">ynamics of networks by </w:t>
        </w:r>
        <w:r w:rsidR="006A5EC5" w:rsidRPr="006A5EC5">
          <w:rPr>
            <w:i/>
            <w:lang w:val="en-US"/>
            <w:rPrChange w:id="217" w:author="Jochem Tolsma" w:date="2022-09-12T13:49:00Z">
              <w:rPr>
                <w:lang w:val="en-US"/>
              </w:rPr>
            </w:rPrChange>
          </w:rPr>
          <w:t>SIENA</w:t>
        </w:r>
      </w:ins>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500665F6"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5356BA">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w:t>
      </w:r>
      <w:r w:rsidR="00501717">
        <w:rPr>
          <w:lang w:val="en-US"/>
        </w:rPr>
        <w:t>(Hypothesis 1)</w:t>
      </w:r>
      <w:r>
        <w:rPr>
          <w:lang w:val="en-US"/>
        </w:rPr>
        <w:t xml:space="preserve">. </w:t>
      </w:r>
    </w:p>
    <w:p w14:paraId="4FC548AA" w14:textId="708DD953"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63C2AA7D"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4E0F5835" w:rsidR="00DE08C9" w:rsidRDefault="00F53275" w:rsidP="00283711">
      <w:pPr>
        <w:spacing w:line="480" w:lineRule="auto"/>
        <w:ind w:firstLine="708"/>
        <w:jc w:val="both"/>
        <w:rPr>
          <w:lang w:val="en-US"/>
        </w:rPr>
      </w:pPr>
      <w:r>
        <w:rPr>
          <w:lang w:val="en-US"/>
        </w:rPr>
        <w:lastRenderedPageBreak/>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5356BA">
        <w:rPr>
          <w:lang w:val="en-US"/>
        </w:rPr>
        <w:instrText xml:space="preserve"> ADDIN ZOTERO_ITEM CSL_CITATION {"citationID":"R7pyL7sU","properties":{"formattedCitation":"(Rivera, Soderstrom, and Uzzi 2010)","plainCitation":"(Rivera, Soderstrom, and Uzzi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 xml:space="preserve">tweet or </w:t>
      </w:r>
      <w:r w:rsidR="008F144F">
        <w:rPr>
          <w:lang w:val="en-US"/>
        </w:rPr>
        <w:t>@-mention</w:t>
      </w:r>
      <w:r w:rsidR="00D0198E">
        <w:rPr>
          <w:lang w:val="en-US"/>
        </w:rPr>
        <w:t xml:space="preserve">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F3E6F92"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9A7EB69" w:rsidR="00315E9D" w:rsidRDefault="00F5486E" w:rsidP="00283711">
      <w:pPr>
        <w:spacing w:line="480" w:lineRule="auto"/>
        <w:ind w:firstLine="0"/>
        <w:jc w:val="both"/>
        <w:rPr>
          <w:bCs/>
          <w:lang w:val="en-US"/>
        </w:rPr>
      </w:pPr>
      <w:r>
        <w:rPr>
          <w:lang w:val="en-US"/>
        </w:rPr>
        <w:lastRenderedPageBreak/>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w:t>
      </w:r>
      <w:r w:rsidR="00EF7F1F">
        <w:rPr>
          <w:bCs/>
          <w:lang w:val="en-US"/>
        </w:rPr>
        <w:t xml:space="preserve">). </w:t>
      </w:r>
    </w:p>
    <w:p w14:paraId="5CF61BAE" w14:textId="08E46C12"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 The </w:t>
      </w:r>
      <w:r w:rsidRPr="00D76115">
        <w:rPr>
          <w:bCs/>
          <w:i/>
          <w:iCs/>
          <w:lang w:val="en-US"/>
        </w:rPr>
        <w:t>age</w:t>
      </w:r>
      <w:r>
        <w:rPr>
          <w:bCs/>
          <w:lang w:val="en-US"/>
        </w:rPr>
        <w:t xml:space="preserve"> </w:t>
      </w:r>
      <w:r w:rsidR="00B46417">
        <w:rPr>
          <w:bCs/>
          <w:lang w:val="en-US"/>
        </w:rPr>
        <w:t xml:space="preserve"> </w:t>
      </w:r>
      <w:r>
        <w:rPr>
          <w:bCs/>
          <w:lang w:val="en-US"/>
        </w:rPr>
        <w:t xml:space="preserve">of the MPs was collected via the official website of the House of Parliament.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r w:rsidR="0023218E" w:rsidRPr="00D76115">
        <w:rPr>
          <w:noProof/>
          <w:lang w:val="en-US"/>
        </w:rPr>
        <w:t xml:space="preserve">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5356BA">
        <w:rPr>
          <w:noProof/>
          <w:lang w:val="en-US"/>
        </w:rPr>
        <w:instrText xml:space="preserve"> ADDIN ZOTERO_ITEM CSL_CITATION {"citationID":"xzXfr4lq","properties":{"formattedCitation":"(Jacobs and Spierings 2019; Spierings et al. 2019)","plainCitation":"(Jacobs and Spierings 2019; Spierings et al. 2019)","dontUpdate":true,"noteIndex":0},"citationItems":[{"id":37,"uris":["http://zotero.org/users/6814611/items/X65GPBZA"],"itemData":{"id":37,"type":"article-journal","container-title":"Information, Communication &amp; Society","issue":"12","note":"publisher: Taylor &amp; Francis","page":"1681–1696","title":"A populist paradise? Examining populists’ Twitter adoption and use","volume":"22","author":[{"family":"Jacobs","given":"Kristof"},{"family":"Spierings","given":"Niels"}],"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Spierings et al. 2019)</w:t>
      </w:r>
      <w:r w:rsidR="00760995">
        <w:rPr>
          <w:noProof/>
          <w:lang w:val="en-US"/>
        </w:rPr>
        <w:fldChar w:fldCharType="end"/>
      </w:r>
      <w:r w:rsidR="0023218E" w:rsidRPr="00D76115">
        <w:rPr>
          <w:noProof/>
          <w:lang w:val="en-US"/>
        </w:rPr>
        <w:t xml:space="preserve">. </w:t>
      </w:r>
      <w:r w:rsidR="0087243B">
        <w:rPr>
          <w:noProof/>
          <w:lang w:val="en-US"/>
        </w:rPr>
        <w:t>W</w:t>
      </w:r>
      <w:r w:rsidR="00484914" w:rsidRPr="00D76115">
        <w:rPr>
          <w:noProof/>
          <w:lang w:val="en-US"/>
        </w:rPr>
        <w:t>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17DE9E42"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EA2B7C">
        <w:fldChar w:fldCharType="begin"/>
      </w:r>
      <w:r w:rsidR="00EA2B7C" w:rsidRPr="00EA2B7C">
        <w:rPr>
          <w:lang w:val="en-US"/>
          <w:rPrChange w:id="218" w:author="Jochem Tolsma" w:date="2022-09-12T09:58:00Z">
            <w:rPr/>
          </w:rPrChange>
        </w:rPr>
        <w:instrText xml:space="preserve"> HYPERLINK "https://www.tweedekamer.nl/debat-direct" </w:instrText>
      </w:r>
      <w:r w:rsidR="00EA2B7C">
        <w:fldChar w:fldCharType="separate"/>
      </w:r>
      <w:r w:rsidR="00837A6B" w:rsidRPr="00B808DA">
        <w:rPr>
          <w:rStyle w:val="Hyperlink"/>
          <w:bCs/>
          <w:lang w:val="en-US"/>
        </w:rPr>
        <w:t>https://www.tweedekamer.nl/debat-direct</w:t>
      </w:r>
      <w:r w:rsidR="00EA2B7C">
        <w:rPr>
          <w:rStyle w:val="Hyperlink"/>
          <w:bCs/>
          <w:lang w:val="en-US"/>
        </w:rPr>
        <w:fldChar w:fldCharType="end"/>
      </w:r>
      <w:r w:rsidR="00837A6B">
        <w:rPr>
          <w:bCs/>
          <w:lang w:val="en-US"/>
        </w:rPr>
        <w:t>)</w:t>
      </w:r>
      <w:r w:rsidR="00837A6B" w:rsidRPr="00837A6B">
        <w:rPr>
          <w:rStyle w:val="CommentReference"/>
          <w:lang w:val="en-US"/>
        </w:rPr>
        <w:t>.</w:t>
      </w:r>
      <w:r w:rsidR="00A4031B">
        <w:rPr>
          <w:bCs/>
          <w:lang w:val="en-US"/>
        </w:rPr>
        <w:t xml:space="preserve"> The dataset on</w:t>
      </w:r>
      <w:r w:rsidR="002000D1">
        <w:rPr>
          <w:bCs/>
          <w:lang w:val="en-US"/>
        </w:rPr>
        <w:t xml:space="preserve"> all </w:t>
      </w:r>
      <w:r w:rsidR="00A4031B">
        <w:rPr>
          <w:bCs/>
          <w:lang w:val="en-US"/>
        </w:rPr>
        <w:t>MPs is accessible via our replication website (</w:t>
      </w:r>
      <w:r w:rsidR="00EA2B7C">
        <w:fldChar w:fldCharType="begin"/>
      </w:r>
      <w:r w:rsidR="00EA2B7C" w:rsidRPr="00EA2B7C">
        <w:rPr>
          <w:lang w:val="en-US"/>
          <w:rPrChange w:id="219" w:author="Jochem Tolsma" w:date="2022-09-12T09:58:00Z">
            <w:rPr/>
          </w:rPrChange>
        </w:rPr>
        <w:instrText xml:space="preserve"> HYPERLINK "https://jochemtolsma.github.io/Twitter/" </w:instrText>
      </w:r>
      <w:r w:rsidR="00EA2B7C">
        <w:fldChar w:fldCharType="separate"/>
      </w:r>
      <w:r w:rsidR="00B51947" w:rsidRPr="00157CE6">
        <w:rPr>
          <w:rStyle w:val="Hyperlink"/>
          <w:bCs/>
          <w:lang w:val="en-US"/>
        </w:rPr>
        <w:t>https://jochemtolsma.github.io/Twitter/</w:t>
      </w:r>
      <w:r w:rsidR="00EA2B7C">
        <w:rPr>
          <w:rStyle w:val="Hyperlink"/>
          <w:bCs/>
          <w:lang w:val="en-US"/>
        </w:rPr>
        <w:fldChar w:fldCharType="end"/>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288A33A2"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5356BA">
        <w:rPr>
          <w:lang w:val="en-US"/>
        </w:rPr>
        <w:instrText xml:space="preserve"> ADDIN ZOTERO_ITEM CSL_CITATION {"citationID":"bpbBk1Li","properties":{"formattedCitation":"(Bojanowski and Corten 2014)","plainCitation":"(Bojanowski and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w:t>
      </w:r>
      <w:r w:rsidR="002F4582">
        <w:rPr>
          <w:lang w:val="en-US"/>
        </w:rPr>
        <w:lastRenderedPageBreak/>
        <w:t xml:space="preserve">(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w:t>
      </w:r>
      <w:r w:rsidR="002F4582" w:rsidRPr="00B92958">
        <w:rPr>
          <w:lang w:val="en-US"/>
        </w:rPr>
        <w:t xml:space="preserve">densities. </w:t>
      </w:r>
      <w:r w:rsidR="00965ED8" w:rsidRPr="00B92958">
        <w:rPr>
          <w:lang w:val="en-US"/>
        </w:rPr>
        <w:t>T</w:t>
      </w:r>
      <w:r w:rsidR="00B92958" w:rsidRPr="00B92958">
        <w:rPr>
          <w:lang w:val="en-US"/>
        </w:rPr>
        <w:t>herefore, t</w:t>
      </w:r>
      <w:r w:rsidR="00965ED8" w:rsidRPr="00B92958">
        <w:rPr>
          <w:lang w:val="en-US"/>
        </w:rPr>
        <w:t xml:space="preserve">he </w:t>
      </w:r>
      <w:r w:rsidR="00B92958" w:rsidRPr="00B92958">
        <w:rPr>
          <w:lang w:val="en-US"/>
        </w:rPr>
        <w:t>second</w:t>
      </w:r>
      <w:r w:rsidR="00965ED8" w:rsidRPr="00B92958">
        <w:rPr>
          <w:lang w:val="en-US"/>
        </w:rPr>
        <w:t xml:space="preserve"> measure of network</w:t>
      </w:r>
      <w:r w:rsidR="00965ED8">
        <w:rPr>
          <w:lang w:val="en-US"/>
        </w:rPr>
        <w:t xml:space="preserve">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p>
    <w:p w14:paraId="0D6DFA22" w14:textId="0CE6CE3B"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w:t>
      </w:r>
      <w:ins w:id="220" w:author="Jochem Tolsma" w:date="2022-09-12T14:03:00Z">
        <w:r w:rsidR="00C65FE5">
          <w:rPr>
            <w:lang w:val="en-US"/>
          </w:rPr>
          <w:t xml:space="preserve">network-endogenous mechanisms (i.e., </w:t>
        </w:r>
      </w:ins>
      <w:r>
        <w:rPr>
          <w:lang w:val="en-US"/>
        </w:rPr>
        <w:t>structural network effects</w:t>
      </w:r>
      <w:ins w:id="221" w:author="Jochem Tolsma" w:date="2022-09-12T14:03:00Z">
        <w:r w:rsidR="00C65FE5">
          <w:rPr>
            <w:lang w:val="en-US"/>
          </w:rPr>
          <w:t>)</w:t>
        </w:r>
      </w:ins>
      <w:r>
        <w:rPr>
          <w:lang w:val="en-US"/>
        </w:rPr>
        <w:t xml:space="preserve"> and on </w:t>
      </w:r>
      <w:ins w:id="222" w:author="Jochem Tolsma" w:date="2022-09-12T14:04:00Z">
        <w:r w:rsidR="00C65FE5">
          <w:rPr>
            <w:lang w:val="en-US"/>
          </w:rPr>
          <w:t xml:space="preserve">network-exogenous mechanisms </w:t>
        </w:r>
      </w:ins>
      <w:del w:id="223" w:author="Jochem Tolsma" w:date="2022-09-12T14:04:00Z">
        <w:r w:rsidDel="00C65FE5">
          <w:rPr>
            <w:lang w:val="en-US"/>
          </w:rPr>
          <w:delText xml:space="preserve">ego, alter and dyad covariate effects </w:delText>
        </w:r>
      </w:del>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w:t>
      </w:r>
      <w:ins w:id="224" w:author="Jochem Tolsma" w:date="2022-09-12T14:05:00Z">
        <w:r w:rsidR="00C65FE5">
          <w:rPr>
            <w:lang w:val="en-US"/>
          </w:rPr>
          <w:t xml:space="preserve">, </w:t>
        </w:r>
      </w:ins>
      <w:del w:id="225" w:author="Jochem Tolsma" w:date="2022-09-12T14:05:00Z">
        <w:r w:rsidDel="00C65FE5">
          <w:rPr>
            <w:lang w:val="en-US"/>
          </w:rPr>
          <w:delText xml:space="preserve"> (</w:delText>
        </w:r>
        <w:r w:rsidR="00C84D35" w:rsidDel="00C65FE5">
          <w:rPr>
            <w:lang w:val="en-US"/>
          </w:rPr>
          <w:delText xml:space="preserve">i.e., </w:delText>
        </w:r>
      </w:del>
      <w:r>
        <w:rPr>
          <w:lang w:val="en-US"/>
        </w:rPr>
        <w:t>the MPs</w:t>
      </w:r>
      <w:del w:id="226" w:author="Jochem Tolsma" w:date="2022-09-12T14:05:00Z">
        <w:r w:rsidDel="00C65FE5">
          <w:rPr>
            <w:lang w:val="en-US"/>
          </w:rPr>
          <w:delText>)</w:delText>
        </w:r>
      </w:del>
      <w:r>
        <w:rPr>
          <w:lang w:val="en-US"/>
        </w:rPr>
        <w:t>.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5356BA">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5356BA">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5269F55C"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C53980">
        <w:rPr>
          <w:lang w:val="en-US"/>
        </w:rPr>
        <w:t>T</w:t>
      </w:r>
      <w:r w:rsidR="00A47350" w:rsidRPr="005112E8">
        <w:rPr>
          <w:lang w:val="en-GB"/>
        </w:rPr>
        <w:t xml:space="preserve">he evaluation function </w:t>
      </w:r>
      <w:r w:rsidR="00A47350">
        <w:rPr>
          <w:lang w:val="en-GB"/>
        </w:rPr>
        <w:t>maps</w:t>
      </w:r>
      <w:r w:rsidR="00A47350" w:rsidRPr="005112E8">
        <w:rPr>
          <w:lang w:val="en-GB"/>
        </w:rPr>
        <w:t xml:space="preserve"> a value to the </w:t>
      </w:r>
      <w:r w:rsidR="00A47350" w:rsidRPr="005112E8">
        <w:rPr>
          <w:rStyle w:val="Emphasis"/>
          <w:lang w:val="en-GB"/>
        </w:rPr>
        <w:t>attractiveness</w:t>
      </w:r>
      <w:r w:rsidR="00A47350" w:rsidRPr="005112E8">
        <w:rPr>
          <w:lang w:val="en-GB"/>
        </w:rPr>
        <w:t xml:space="preserve"> of the network, </w:t>
      </w:r>
      <w:r w:rsidR="00A47350" w:rsidRPr="005112E8">
        <w:rPr>
          <w:rStyle w:val="Emphasis"/>
          <w:lang w:val="en-GB"/>
        </w:rPr>
        <w:t>x</w:t>
      </w:r>
      <w:r w:rsidR="00A47350" w:rsidRPr="005112E8">
        <w:rPr>
          <w:lang w:val="en-GB"/>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w:t>
      </w:r>
      <w:r w:rsidR="00A47350" w:rsidRPr="005112E8">
        <w:rPr>
          <w:lang w:val="en-GB"/>
        </w:rPr>
        <w:lastRenderedPageBreak/>
        <w:t xml:space="preserve">network effect </w:t>
      </w:r>
      <w:r w:rsidR="00A47350" w:rsidRPr="005112E8">
        <w:rPr>
          <w:rStyle w:val="Emphasis"/>
          <w:lang w:val="en-GB"/>
        </w:rPr>
        <w:t>k</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t>estimate</w:t>
      </w:r>
      <w:r w:rsidR="00A47350">
        <w:rPr>
          <w:lang w:val="en-GB"/>
        </w:rPr>
        <w:t xml:space="preserve"> indicating the strength of the network effect</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Based on the mathematical definition</w:t>
      </w:r>
      <w:r w:rsidR="00A47350">
        <w:rPr>
          <w:lang w:val="en-GB"/>
        </w:rPr>
        <w:t>s</w:t>
      </w:r>
      <w:r w:rsidR="00A47350" w:rsidRPr="005112E8">
        <w:rPr>
          <w:lang w:val="en-GB"/>
        </w:rPr>
        <w:t xml:space="preserve"> of</w:t>
      </w:r>
      <w:r w:rsidR="00A47350">
        <w:rPr>
          <w:lang w:val="en-GB"/>
        </w:rPr>
        <w:t xml:space="preserve"> the included network effects</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 a</w:t>
      </w:r>
      <w:r w:rsidR="00C53980">
        <w:rPr>
          <w:lang w:val="en-GB"/>
        </w:rPr>
        <w:t>ctor</w:t>
      </w:r>
      <w:r w:rsidR="00A47350">
        <w:rPr>
          <w:lang w:val="en-GB"/>
        </w:rPr>
        <w:t xml:space="preserve"> </w:t>
      </w:r>
      <w:proofErr w:type="spellStart"/>
      <w:r w:rsidR="00A47350">
        <w:rPr>
          <w:i/>
          <w:iCs/>
          <w:lang w:val="en-GB"/>
        </w:rPr>
        <w:t>i</w:t>
      </w:r>
      <w:proofErr w:type="spellEnd"/>
      <w:r w:rsidR="00A47350">
        <w:rPr>
          <w:lang w:val="en-GB"/>
        </w:rPr>
        <w:t xml:space="preserve"> will determine </w:t>
      </w:r>
      <w:r w:rsidR="00A47350" w:rsidRPr="005112E8">
        <w:rPr>
          <w:lang w:val="en-GB"/>
        </w:rPr>
        <w:t>the</w:t>
      </w:r>
      <w:r w:rsidR="00A47350">
        <w:rPr>
          <w:lang w:val="en-GB"/>
        </w:rPr>
        <w:t xml:space="preserve"> attractiveness of </w:t>
      </w:r>
      <w:r w:rsidR="00A47350" w:rsidRPr="005112E8">
        <w:rPr>
          <w:lang w:val="en-GB"/>
        </w:rPr>
        <w:t xml:space="preserve">the possible networks that may result </w:t>
      </w:r>
      <w:r w:rsidR="00A47350">
        <w:rPr>
          <w:lang w:val="en-GB"/>
        </w:rPr>
        <w:t xml:space="preserve">from </w:t>
      </w:r>
      <w:r w:rsidR="00A47350" w:rsidRPr="005112E8">
        <w:rPr>
          <w:lang w:val="en-GB"/>
        </w:rPr>
        <w:t xml:space="preserve">a </w:t>
      </w:r>
      <w:proofErr w:type="spellStart"/>
      <w:r w:rsidR="00A47350" w:rsidRPr="005112E8">
        <w:rPr>
          <w:lang w:val="en-GB"/>
        </w:rPr>
        <w:t>ministep</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5DCFD464"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5356BA">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5356BA">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p>
    <w:p w14:paraId="00FDD99E" w14:textId="0552BCAE" w:rsidR="00A47350" w:rsidRDefault="00025D0A" w:rsidP="00283711">
      <w:pPr>
        <w:spacing w:line="480" w:lineRule="auto"/>
        <w:ind w:firstLine="708"/>
        <w:jc w:val="both"/>
        <w:rPr>
          <w:iCs/>
          <w:lang w:val="en-GB"/>
        </w:rPr>
      </w:pPr>
      <w:r>
        <w:rPr>
          <w:iCs/>
          <w:lang w:val="en-GB"/>
        </w:rPr>
        <w:lastRenderedPageBreak/>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p>
    <w:p w14:paraId="25922F82" w14:textId="15F63F57"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ith this model, we will compare the remaining degree of segregation along the party dimension across the three dependent variables to test hypothesis 3. </w:t>
      </w:r>
    </w:p>
    <w:p w14:paraId="74354F0A" w14:textId="22E89931"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9D0E65">
        <w:rPr>
          <w:i/>
          <w:lang w:val="en-GB"/>
          <w:rPrChange w:id="227" w:author="Jochem Tolsma" w:date="2022-09-08T11:33:00Z">
            <w:rPr>
              <w:rFonts w:ascii="CMTT10" w:hAnsi="CMTT10" w:cs="CMTT10"/>
              <w:i/>
              <w:iCs/>
              <w:lang w:val="en-GB"/>
            </w:rPr>
          </w:rPrChange>
        </w:rPr>
        <w:t>crprodRecip</w:t>
      </w:r>
      <w:proofErr w:type="spellEnd"/>
      <w:r w:rsidRPr="009D0E65">
        <w:rPr>
          <w:i/>
          <w:lang w:val="en-GB"/>
          <w:rPrChange w:id="228" w:author="Jochem Tolsma" w:date="2022-09-08T11:33:00Z">
            <w:rPr>
              <w:iCs/>
              <w:lang w:val="en-GB"/>
            </w:rPr>
          </w:rPrChange>
        </w:rPr>
        <w:t>.</w:t>
      </w:r>
      <w:r>
        <w:rPr>
          <w:iCs/>
          <w:lang w:val="en-GB"/>
        </w:rPr>
        <w:t xml:space="preserve"> Cross-network effects between the retweet and </w:t>
      </w:r>
      <w:r w:rsidR="008F144F">
        <w:rPr>
          <w:iCs/>
          <w:lang w:val="en-GB"/>
        </w:rPr>
        <w:t>@-mention</w:t>
      </w:r>
      <w:r>
        <w:rPr>
          <w:iCs/>
          <w:lang w:val="en-GB"/>
        </w:rPr>
        <w:t xml:space="preserve">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With the resulting model we investigate whether segregation in one layer of Twittersphere causes segregation in another layer (hypothesis </w:t>
      </w:r>
      <w:commentRangeStart w:id="229"/>
      <w:r>
        <w:rPr>
          <w:iCs/>
          <w:lang w:val="en-GB"/>
        </w:rPr>
        <w:t>4</w:t>
      </w:r>
      <w:commentRangeEnd w:id="229"/>
      <w:r w:rsidR="009D0E65">
        <w:rPr>
          <w:rStyle w:val="CommentReference"/>
        </w:rPr>
        <w:commentReference w:id="229"/>
      </w:r>
      <w:r>
        <w:rPr>
          <w:iCs/>
          <w:lang w:val="en-GB"/>
        </w:rPr>
        <w:t xml:space="preserve">). </w:t>
      </w:r>
    </w:p>
    <w:p w14:paraId="0F116DF2" w14:textId="05C42311"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whether</w:t>
      </w:r>
      <w:ins w:id="230" w:author="Jochem Tolsma" w:date="2022-09-08T15:23:00Z">
        <w:r w:rsidR="005C7F94">
          <w:rPr>
            <w:iCs/>
            <w:lang w:val="en-GB"/>
          </w:rPr>
          <w:t xml:space="preserve"> </w:t>
        </w:r>
      </w:ins>
      <w:del w:id="231" w:author="Jochem Tolsma" w:date="2022-09-08T15:24:00Z">
        <w:r w:rsidR="00A47350" w:rsidDel="005C7F94">
          <w:rPr>
            <w:iCs/>
            <w:lang w:val="en-GB"/>
          </w:rPr>
          <w:delText xml:space="preserve"> </w:delText>
        </w:r>
      </w:del>
      <w:ins w:id="232" w:author="Jochem Tolsma" w:date="2022-09-08T15:19:00Z">
        <w:r w:rsidR="005C7F94" w:rsidRPr="005C7F94">
          <w:rPr>
            <w:lang w:val="en-GB"/>
            <w:rPrChange w:id="233" w:author="Jochem Tolsma" w:date="2022-09-08T15:22:00Z">
              <w:rPr>
                <w:i/>
                <w:lang w:val="en-GB"/>
              </w:rPr>
            </w:rPrChange>
          </w:rPr>
          <w:t>similarity in party membership</w:t>
        </w:r>
      </w:ins>
      <w:ins w:id="234" w:author="Jochem Tolsma" w:date="2022-09-08T15:20:00Z">
        <w:r w:rsidR="005C7F94" w:rsidRPr="005C7F94">
          <w:rPr>
            <w:lang w:val="en-GB"/>
            <w:rPrChange w:id="235" w:author="Jochem Tolsma" w:date="2022-09-08T15:22:00Z">
              <w:rPr>
                <w:i/>
                <w:lang w:val="en-GB"/>
              </w:rPr>
            </w:rPrChange>
          </w:rPr>
          <w:t xml:space="preserve"> between MPs </w:t>
        </w:r>
      </w:ins>
      <w:ins w:id="236" w:author="Jochem Tolsma" w:date="2022-09-08T15:21:00Z">
        <w:r w:rsidR="005C7F94" w:rsidRPr="005C7F94">
          <w:rPr>
            <w:lang w:val="en-GB"/>
            <w:rPrChange w:id="237" w:author="Jochem Tolsma" w:date="2022-09-08T15:22:00Z">
              <w:rPr>
                <w:i/>
                <w:lang w:val="en-GB"/>
              </w:rPr>
            </w:rPrChange>
          </w:rPr>
          <w:t xml:space="preserve">becomes more or less important in explaining </w:t>
        </w:r>
      </w:ins>
      <w:ins w:id="238" w:author="Jochem Tolsma" w:date="2022-09-08T15:15:00Z">
        <w:r w:rsidR="002339A1" w:rsidRPr="00CC415E">
          <w:rPr>
            <w:iCs/>
            <w:lang w:val="en-GB"/>
          </w:rPr>
          <w:t>chan</w:t>
        </w:r>
        <w:r w:rsidR="002339A1">
          <w:rPr>
            <w:iCs/>
            <w:lang w:val="en-GB"/>
          </w:rPr>
          <w:t xml:space="preserve">ges in the </w:t>
        </w:r>
      </w:ins>
      <w:ins w:id="239" w:author="Jochem Tolsma" w:date="2022-09-08T15:16:00Z">
        <w:r w:rsidR="005C7F94">
          <w:rPr>
            <w:iCs/>
            <w:lang w:val="en-GB"/>
          </w:rPr>
          <w:t xml:space="preserve">Twitter layers </w:t>
        </w:r>
      </w:ins>
      <w:ins w:id="240" w:author="Jochem Tolsma" w:date="2022-09-08T15:21:00Z">
        <w:r w:rsidR="005C7F94">
          <w:rPr>
            <w:iCs/>
            <w:lang w:val="en-GB"/>
          </w:rPr>
          <w:t xml:space="preserve">over time, </w:t>
        </w:r>
      </w:ins>
      <w:del w:id="241" w:author="Jochem Tolsma" w:date="2022-09-08T15:21:00Z">
        <w:r w:rsidDel="005C7F94">
          <w:rPr>
            <w:iCs/>
            <w:lang w:val="en-GB"/>
          </w:rPr>
          <w:delText>party-</w:delText>
        </w:r>
      </w:del>
      <w:del w:id="242" w:author="Jochem Tolsma" w:date="2022-09-08T15:17:00Z">
        <w:r w:rsidDel="005C7F94">
          <w:rPr>
            <w:iCs/>
            <w:lang w:val="en-GB"/>
          </w:rPr>
          <w:delText>based segregation</w:delText>
        </w:r>
      </w:del>
      <w:del w:id="243" w:author="Jochem Tolsma" w:date="2022-09-08T15:16:00Z">
        <w:r w:rsidDel="005C7F94">
          <w:rPr>
            <w:iCs/>
            <w:lang w:val="en-GB"/>
          </w:rPr>
          <w:delText xml:space="preserve"> increased or decreased in our time window</w:delText>
        </w:r>
      </w:del>
      <w:del w:id="244" w:author="Jochem Tolsma" w:date="2022-09-08T15:22:00Z">
        <w:r w:rsidDel="005C7F94">
          <w:rPr>
            <w:iCs/>
            <w:lang w:val="en-GB"/>
          </w:rPr>
          <w:delText xml:space="preserve">, </w:delText>
        </w:r>
      </w:del>
      <w:r>
        <w:rPr>
          <w:iCs/>
          <w:lang w:val="en-GB"/>
        </w:rPr>
        <w:t xml:space="preserve">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lastRenderedPageBreak/>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5049A333"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ebsite, accompanying this paper (</w:t>
      </w:r>
      <w:r w:rsidR="00EA2B7C">
        <w:fldChar w:fldCharType="begin"/>
      </w:r>
      <w:r w:rsidR="00EA2B7C" w:rsidRPr="00EA2B7C">
        <w:rPr>
          <w:lang w:val="en-US"/>
          <w:rPrChange w:id="245" w:author="Jochem Tolsma" w:date="2022-09-12T09:58:00Z">
            <w:rPr/>
          </w:rPrChange>
        </w:rPr>
        <w:instrText xml:space="preserve"> HYPERLINK "https://jochemtolsma.github.io/Twitter/" </w:instrText>
      </w:r>
      <w:r w:rsidR="00EA2B7C">
        <w:fldChar w:fldCharType="separate"/>
      </w:r>
      <w:r w:rsidR="00B51947" w:rsidRPr="00157CE6">
        <w:rPr>
          <w:rStyle w:val="Hyperlink"/>
          <w:bCs/>
          <w:lang w:val="en-US"/>
        </w:rPr>
        <w:t>https://jochemtolsma.github.io/Twitter/</w:t>
      </w:r>
      <w:r w:rsidR="00EA2B7C">
        <w:rPr>
          <w:rStyle w:val="Hyperlink"/>
          <w:bCs/>
          <w:lang w:val="en-US"/>
        </w:rPr>
        <w:fldChar w:fldCharType="end"/>
      </w:r>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5A4520BE" w14:textId="77777777" w:rsidR="00D3646C" w:rsidRDefault="000074BC" w:rsidP="00125C8F">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w:t>
      </w:r>
      <w:r w:rsidR="008F144F">
        <w:rPr>
          <w:lang w:val="en-US"/>
        </w:rPr>
        <w:t>@-mention</w:t>
      </w:r>
      <w:r>
        <w:rPr>
          <w:lang w:val="en-US"/>
        </w:rPr>
        <w:t xml:space="preserve">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9545BF6" w14:textId="43F627E4" w:rsidR="000074BC" w:rsidRPr="003F0BAF" w:rsidRDefault="00D3646C" w:rsidP="00125C8F">
      <w:pPr>
        <w:spacing w:line="480" w:lineRule="auto"/>
        <w:ind w:firstLine="0"/>
        <w:jc w:val="both"/>
        <w:rPr>
          <w:bCs/>
          <w:lang w:val="en-US"/>
        </w:rPr>
      </w:pPr>
      <w:r>
        <w:rPr>
          <w:lang w:val="en-US"/>
        </w:rPr>
        <w:lastRenderedPageBreak/>
        <w:tab/>
        <w:t xml:space="preserve">While Figure 1 provides insight in the layers of the Twitter network, they do not (easily) show whether twitter division lines run across the different political parties in the House of Parliament. It seems that, as expected, especially @-mention relations go across party boundaries, while retweet relations predominantly exist between MPs of the same party. </w:t>
      </w:r>
      <w:r w:rsidR="000D2629">
        <w:rPr>
          <w:lang w:val="en-US"/>
        </w:rPr>
        <w:t xml:space="preserve">The picture becomes sharper would we look at reciprocated ties (Supplementary Material </w:t>
      </w:r>
      <w:r w:rsidR="00333A74">
        <w:rPr>
          <w:lang w:val="en-US"/>
        </w:rPr>
        <w:t xml:space="preserve">B). </w:t>
      </w:r>
    </w:p>
    <w:p w14:paraId="44714889" w14:textId="5FFBB87F" w:rsidR="00936782" w:rsidRDefault="00936782" w:rsidP="00B51947">
      <w:pPr>
        <w:spacing w:line="480" w:lineRule="auto"/>
        <w:ind w:firstLine="0"/>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0D2891D4"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would conclude there is segregation </w:t>
      </w:r>
      <w:r>
        <w:rPr>
          <w:lang w:val="en-US"/>
        </w:rPr>
        <w:t>along party lines</w:t>
      </w:r>
      <w:r w:rsidR="00D3646C">
        <w:rPr>
          <w:lang w:val="en-US"/>
        </w:rPr>
        <w:t>: a</w:t>
      </w:r>
      <w:r>
        <w:rPr>
          <w:lang w:val="en-US"/>
        </w:rPr>
        <w:t xml:space="preserve">ll respective values are positive (row party, Table 2). </w:t>
      </w:r>
      <w:ins w:id="246" w:author="Jochem Tolsma" w:date="2022-09-12T14:10:00Z">
        <w:r w:rsidR="00BC2FAD">
          <w:rPr>
            <w:lang w:val="en-US"/>
          </w:rPr>
          <w:t>Wh</w:t>
        </w:r>
      </w:ins>
      <w:ins w:id="247" w:author="Jochem Tolsma" w:date="2022-09-12T14:11:00Z">
        <w:r w:rsidR="00BC2FAD">
          <w:rPr>
            <w:lang w:val="en-US"/>
          </w:rPr>
          <w:t xml:space="preserve">ile these findings are in line with </w:t>
        </w:r>
      </w:ins>
      <w:ins w:id="248" w:author="Jochem Tolsma" w:date="2022-09-12T14:13:00Z">
        <w:r w:rsidR="00BC2FAD">
          <w:rPr>
            <w:lang w:val="en-US"/>
          </w:rPr>
          <w:t>our expectations and most of the previous literature on party-based seg</w:t>
        </w:r>
      </w:ins>
      <w:ins w:id="249" w:author="Jochem Tolsma" w:date="2022-09-12T14:14:00Z">
        <w:r w:rsidR="00BC2FAD">
          <w:rPr>
            <w:lang w:val="en-US"/>
          </w:rPr>
          <w:t>regation</w:t>
        </w:r>
      </w:ins>
      <w:ins w:id="250" w:author="Jochem Tolsma" w:date="2022-09-12T14:15:00Z">
        <w:r w:rsidR="00BC2FAD">
          <w:rPr>
            <w:lang w:val="en-US"/>
          </w:rPr>
          <w:t xml:space="preserve"> in other countries</w:t>
        </w:r>
      </w:ins>
      <w:ins w:id="251" w:author="Jochem Tolsma" w:date="2022-09-12T14:14:00Z">
        <w:r w:rsidR="00BC2FAD">
          <w:rPr>
            <w:lang w:val="en-US"/>
          </w:rPr>
          <w:t xml:space="preserve">, they do not replicate the results of </w:t>
        </w:r>
      </w:ins>
      <w:proofErr w:type="spellStart"/>
      <w:ins w:id="252" w:author="Jochem Tolsma" w:date="2022-09-12T14:17:00Z">
        <w:r w:rsidR="00BC2FAD">
          <w:rPr>
            <w:lang w:val="en-US"/>
          </w:rPr>
          <w:t>Praet</w:t>
        </w:r>
        <w:proofErr w:type="spellEnd"/>
        <w:r w:rsidR="00BC2FAD">
          <w:rPr>
            <w:lang w:val="en-US"/>
          </w:rPr>
          <w:t xml:space="preserve"> et al. (2021) </w:t>
        </w:r>
      </w:ins>
      <w:ins w:id="253" w:author="Jochem Tolsma" w:date="2022-09-12T14:14:00Z">
        <w:r w:rsidR="00BC2FAD">
          <w:rPr>
            <w:lang w:val="en-US"/>
          </w:rPr>
          <w:t xml:space="preserve">for the Netherlands. </w:t>
        </w:r>
      </w:ins>
      <w:ins w:id="254" w:author="Jochem Tolsma" w:date="2022-09-12T14:15:00Z">
        <w:r w:rsidR="00BC2FAD">
          <w:rPr>
            <w:lang w:val="en-US"/>
          </w:rPr>
          <w:t>Most likely b</w:t>
        </w:r>
      </w:ins>
      <w:ins w:id="255" w:author="Jochem Tolsma" w:date="2022-09-12T14:16:00Z">
        <w:r w:rsidR="00BC2FAD">
          <w:rPr>
            <w:lang w:val="en-US"/>
          </w:rPr>
          <w:t xml:space="preserve">ecause in the latter study the network of both the Upper and Lower house members is analyzed as one.  </w:t>
        </w:r>
      </w:ins>
    </w:p>
    <w:p w14:paraId="06E76EFD" w14:textId="77777777" w:rsidR="00A13D9E" w:rsidRDefault="00A13D9E" w:rsidP="00A13D9E">
      <w:pPr>
        <w:spacing w:line="480" w:lineRule="auto"/>
        <w:ind w:firstLine="708"/>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Newman’s </w:t>
      </w:r>
      <w:proofErr w:type="spellStart"/>
      <w:r>
        <w:rPr>
          <w:lang w:val="en-US"/>
        </w:rPr>
        <w:t>Assortativity</w:t>
      </w:r>
      <w:proofErr w:type="spellEnd"/>
      <w:r>
        <w:rPr>
          <w:lang w:val="en-US"/>
        </w:rPr>
        <w:t xml:space="preserve"> Coefficient (Table 2); segregation scores are close to zero and not consistently observed across the three twitter layers and time points. </w:t>
      </w:r>
    </w:p>
    <w:p w14:paraId="47E2D834" w14:textId="44787CA9" w:rsidR="000074BC" w:rsidRDefault="00237B54" w:rsidP="00237B54">
      <w:pPr>
        <w:spacing w:line="480" w:lineRule="auto"/>
        <w:ind w:firstLine="708"/>
        <w:jc w:val="both"/>
        <w:rPr>
          <w:lang w:val="en-US"/>
        </w:rPr>
      </w:pPr>
      <w:r>
        <w:rPr>
          <w:lang w:val="en-US"/>
        </w:rPr>
        <w:lastRenderedPageBreak/>
        <w:t>A</w:t>
      </w:r>
      <w:r w:rsidR="000074BC">
        <w:rPr>
          <w:lang w:val="en-US"/>
        </w:rPr>
        <w:t xml:space="preserve">ccording to Newman’s </w:t>
      </w:r>
      <w:proofErr w:type="spellStart"/>
      <w:r w:rsidR="000074BC">
        <w:rPr>
          <w:lang w:val="en-US"/>
        </w:rPr>
        <w:t>Assortativity</w:t>
      </w:r>
      <w:proofErr w:type="spellEnd"/>
      <w:r w:rsidR="000074BC">
        <w:rPr>
          <w:lang w:val="en-US"/>
        </w:rPr>
        <w:t xml:space="preserve"> Coefficient, we would conclude that segregation patterns along party division lines are most pronounced within the retweet network</w:t>
      </w:r>
      <w:r w:rsidR="000074BC">
        <w:rPr>
          <w:lang w:val="en-GB"/>
        </w:rPr>
        <w:t xml:space="preserve">. </w:t>
      </w:r>
      <w:r w:rsidR="000074BC">
        <w:rPr>
          <w:lang w:val="en-US"/>
        </w:rPr>
        <w:t>This finding supports our conclusion based on a visual inspection of the Twitter networks above and is in line with the architectural reasoning that retweets are generally endorsements of the original tweet</w:t>
      </w:r>
      <w:ins w:id="256" w:author="Jochem Tolsma" w:date="2022-09-12T11:10:00Z">
        <w:r w:rsidR="005F6A4B">
          <w:rPr>
            <w:lang w:val="en-US"/>
          </w:rPr>
          <w:t xml:space="preserve"> </w:t>
        </w:r>
      </w:ins>
      <w:r w:rsidR="005F6A4B">
        <w:rPr>
          <w:lang w:val="en-US"/>
        </w:rPr>
        <w:fldChar w:fldCharType="begin"/>
      </w:r>
      <w:r w:rsidR="001F42E3">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1F42E3" w:rsidRPr="001F42E3">
        <w:rPr>
          <w:rFonts w:ascii="Calibri" w:hAnsi="Calibri" w:cs="Calibri"/>
          <w:lang w:val="en-US"/>
        </w:rPr>
        <w:t xml:space="preserve">(cf. </w:t>
      </w:r>
      <w:proofErr w:type="spellStart"/>
      <w:r w:rsidR="001F42E3" w:rsidRPr="001F42E3">
        <w:rPr>
          <w:rFonts w:ascii="Calibri" w:hAnsi="Calibri" w:cs="Calibri"/>
          <w:lang w:val="en-US"/>
        </w:rPr>
        <w:t>Praet</w:t>
      </w:r>
      <w:proofErr w:type="spellEnd"/>
      <w:r w:rsidR="001F42E3" w:rsidRPr="001F42E3">
        <w:rPr>
          <w:rFonts w:ascii="Calibri" w:hAnsi="Calibri" w:cs="Calibri"/>
          <w:lang w:val="en-US"/>
        </w:rPr>
        <w:t xml:space="preserve"> et al. 2021)</w:t>
      </w:r>
      <w:r w:rsidR="005F6A4B">
        <w:rPr>
          <w:lang w:val="en-US"/>
        </w:rPr>
        <w:fldChar w:fldCharType="end"/>
      </w:r>
      <w:r w:rsidR="000074BC">
        <w:rPr>
          <w:lang w:val="en-US"/>
        </w:rPr>
        <w:t xml:space="preserve">. In contrast to our expectation, both of these segregation measures indicate that party segregation is weakest within the follower layer. </w:t>
      </w:r>
      <w:del w:id="257" w:author="Jochem Tolsma" w:date="2022-09-08T11:43:00Z">
        <w:r w:rsidR="000074BC" w:rsidDel="00E253B1">
          <w:rPr>
            <w:lang w:val="en-US"/>
          </w:rPr>
          <w:delText>One possible reason might be that when intra</w:delText>
        </w:r>
        <w:r w:rsidR="0012706C" w:rsidDel="00E253B1">
          <w:rPr>
            <w:lang w:val="en-US"/>
          </w:rPr>
          <w:delText>-</w:delText>
        </w:r>
        <w:r w:rsidR="000074BC" w:rsidDel="00E253B1">
          <w:rPr>
            <w:lang w:val="en-US"/>
          </w:rPr>
          <w:delText>party relations hit a plateau in this layer, inter</w:delText>
        </w:r>
        <w:r w:rsidR="0012706C" w:rsidDel="00E253B1">
          <w:rPr>
            <w:lang w:val="en-US"/>
          </w:rPr>
          <w:delText>-</w:delText>
        </w:r>
        <w:r w:rsidR="000074BC" w:rsidDel="00E253B1">
          <w:rPr>
            <w:lang w:val="en-US"/>
          </w:rPr>
          <w:delText xml:space="preserve">party relations caught up. </w:delText>
        </w:r>
      </w:del>
    </w:p>
    <w:p w14:paraId="26CF6E2C" w14:textId="77777777" w:rsidR="000074BC" w:rsidRDefault="000074BC" w:rsidP="00237B54">
      <w:pPr>
        <w:spacing w:line="480" w:lineRule="auto"/>
        <w:ind w:firstLine="708"/>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0180F120" w14:textId="17A61AC5" w:rsidR="000D2629" w:rsidRDefault="000074BC" w:rsidP="000D2629">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Pr>
          <w:lang w:val="en-US"/>
        </w:rPr>
        <w:t>over time in this layer (e.g. from 0.39 in T1 to 0.4</w:t>
      </w:r>
      <w:r w:rsidR="0012706C">
        <w:rPr>
          <w:lang w:val="en-US"/>
        </w:rPr>
        <w:t>7</w:t>
      </w:r>
      <w:r>
        <w:rPr>
          <w:lang w:val="en-US"/>
        </w:rPr>
        <w:t xml:space="preserve"> in T3</w:t>
      </w:r>
      <w:r w:rsidR="0012706C">
        <w:rPr>
          <w:lang w:val="en-US"/>
        </w:rPr>
        <w:t xml:space="preserve">; </w:t>
      </w:r>
      <w:r>
        <w:rPr>
          <w:lang w:val="en-US"/>
        </w:rPr>
        <w:t>Table 2). Thus, we conclude that for the 170 days of our time window, segregation has been decreasing in the following layer and has been increasing in the @-mention layer. The results for the retweet layer are mixed.</w:t>
      </w:r>
    </w:p>
    <w:p w14:paraId="0AEE69A4" w14:textId="77777777" w:rsidR="00663BCF" w:rsidRDefault="00663BCF" w:rsidP="000D2629">
      <w:pPr>
        <w:spacing w:line="480" w:lineRule="auto"/>
        <w:ind w:firstLine="0"/>
        <w:jc w:val="both"/>
        <w:rPr>
          <w:lang w:val="en-US"/>
        </w:rPr>
      </w:pPr>
    </w:p>
    <w:p w14:paraId="35F1EFD4" w14:textId="785C607C" w:rsidR="000D2629" w:rsidRDefault="00663BCF" w:rsidP="000D2629">
      <w:pPr>
        <w:spacing w:line="480" w:lineRule="auto"/>
        <w:ind w:firstLine="0"/>
        <w:jc w:val="both"/>
        <w:rPr>
          <w:lang w:val="en-US"/>
        </w:rPr>
      </w:pPr>
      <w:r>
        <w:rPr>
          <w:lang w:val="en-US"/>
        </w:rPr>
        <w:t>&lt;&lt;&lt;Table 1 &amp; 2&gt;&gt;&gt;</w:t>
      </w:r>
    </w:p>
    <w:p w14:paraId="4CB5DFED" w14:textId="77777777" w:rsidR="00663BCF" w:rsidRDefault="00663BCF" w:rsidP="000D2629">
      <w:pPr>
        <w:spacing w:line="480" w:lineRule="auto"/>
        <w:ind w:firstLine="0"/>
        <w:jc w:val="both"/>
        <w:rPr>
          <w:lang w:val="en-US"/>
        </w:rPr>
      </w:pPr>
    </w:p>
    <w:p w14:paraId="50692BC2" w14:textId="4AAEFB77" w:rsidR="003F0BAF" w:rsidRDefault="00CD065A" w:rsidP="000D2629">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0F50E8C6" w14:textId="637E311E"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0D2629">
        <w:rPr>
          <w:iCs/>
          <w:lang w:val="en-GB"/>
        </w:rPr>
        <w:t>l</w:t>
      </w:r>
      <w:r w:rsidR="00263127">
        <w:rPr>
          <w:iCs/>
          <w:lang w:val="en-GB"/>
        </w:rPr>
        <w:t xml:space="preserve">ementary Material </w:t>
      </w:r>
      <w:r w:rsidR="0043014B">
        <w:rPr>
          <w:iCs/>
          <w:lang w:val="en-GB"/>
        </w:rPr>
        <w:t>C</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 xml:space="preserve">in the </w:t>
      </w:r>
      <w:r w:rsidR="008F144F">
        <w:rPr>
          <w:iCs/>
          <w:lang w:val="en-GB"/>
        </w:rPr>
        <w:t>@-mention</w:t>
      </w:r>
      <w:r w:rsidR="00275B89">
        <w:rPr>
          <w:iCs/>
          <w:lang w:val="en-GB"/>
        </w:rPr>
        <w:t xml:space="preserve">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5356BA">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1B9A006C"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w:t>
      </w:r>
      <w:r w:rsidR="00724446">
        <w:rPr>
          <w:iCs/>
          <w:lang w:val="en-GB"/>
        </w:rPr>
        <w:lastRenderedPageBreak/>
        <w:t>political issues</w:t>
      </w:r>
      <w:r w:rsidR="009C3DE8">
        <w:rPr>
          <w:iCs/>
          <w:lang w:val="en-GB"/>
        </w:rPr>
        <w:t xml:space="preserve">, according to other MPs. </w:t>
      </w:r>
      <w:r w:rsidR="00111936">
        <w:rPr>
          <w:iCs/>
          <w:lang w:val="en-GB"/>
        </w:rPr>
        <w:t xml:space="preserve">Party leaders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738B0F66"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 1).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58" w:name="_Hlk89791009"/>
      <w:r w:rsidR="00E5726A">
        <w:rPr>
          <w:lang w:val="en-US"/>
        </w:rPr>
        <w:t>Our results indicate that seating position influences Twitter relations among MPs</w:t>
      </w:r>
      <w:r w:rsidR="00836D43">
        <w:rPr>
          <w:lang w:val="en-US"/>
        </w:rPr>
        <w:t>: the further MPs sit from one another</w:t>
      </w:r>
      <w:r w:rsidR="00663BCF">
        <w:rPr>
          <w:lang w:val="en-US"/>
        </w:rPr>
        <w:t xml:space="preserve">, </w:t>
      </w:r>
      <w:r w:rsidR="00836D43">
        <w:rPr>
          <w:lang w:val="en-US"/>
        </w:rPr>
        <w:t xml:space="preserve">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58"/>
    </w:p>
    <w:p w14:paraId="7AD0CA94" w14:textId="7B39C857" w:rsidR="00E63515" w:rsidRDefault="005139AC" w:rsidP="005E20A8">
      <w:pPr>
        <w:spacing w:line="480" w:lineRule="auto"/>
        <w:ind w:firstLine="708"/>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259"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w:t>
      </w:r>
      <w:r w:rsidR="00EC198B">
        <w:rPr>
          <w:iCs/>
          <w:lang w:val="en-GB"/>
        </w:rPr>
        <w:lastRenderedPageBreak/>
        <w:t>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259"/>
    </w:p>
    <w:p w14:paraId="4FB07BD3" w14:textId="1153A723" w:rsidR="005519E0" w:rsidRDefault="005519E0" w:rsidP="00283711">
      <w:pPr>
        <w:spacing w:line="480" w:lineRule="auto"/>
        <w:ind w:firstLine="708"/>
        <w:jc w:val="both"/>
        <w:rPr>
          <w:iCs/>
          <w:lang w:val="en-GB"/>
        </w:rPr>
      </w:pPr>
      <w:bookmarkStart w:id="260"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260"/>
      <w:r>
        <w:rPr>
          <w:iCs/>
          <w:lang w:val="en-GB"/>
        </w:rPr>
        <w:t>This expected order of political segregation can indeed be observed</w:t>
      </w:r>
      <w:r w:rsidR="00045EAA">
        <w:rPr>
          <w:iCs/>
          <w:lang w:val="en-GB"/>
        </w:rPr>
        <w:t>. Although</w:t>
      </w:r>
      <w:r>
        <w:rPr>
          <w:iCs/>
          <w:lang w:val="en-GB"/>
        </w:rPr>
        <w:t xml:space="preserve"> segregation in the retweet layer (b=1.386, se=0.078) is not </w:t>
      </w:r>
      <w:r w:rsidRPr="00045EAA">
        <w:rPr>
          <w:iCs/>
          <w:lang w:val="en-GB"/>
        </w:rPr>
        <w:t xml:space="preserve">significantly </w:t>
      </w:r>
      <w:r>
        <w:rPr>
          <w:iCs/>
          <w:lang w:val="en-GB"/>
        </w:rPr>
        <w:t>higher than in the follow layer (b=1.083, se</w:t>
      </w:r>
      <w:r w:rsidR="00493BC2">
        <w:rPr>
          <w:iCs/>
          <w:lang w:val="en-GB"/>
        </w:rPr>
        <w:t>=0.</w:t>
      </w:r>
      <w:r>
        <w:rPr>
          <w:iCs/>
          <w:lang w:val="en-GB"/>
        </w:rPr>
        <w:t xml:space="preserve">146) and segregation in the follow layer is not </w:t>
      </w:r>
      <w:r w:rsidRPr="00045EAA">
        <w:rPr>
          <w:iCs/>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w:t>
      </w:r>
      <w:r w:rsidR="00E051EE">
        <w:rPr>
          <w:iCs/>
          <w:lang w:val="en-GB"/>
        </w:rPr>
        <w:t>,</w:t>
      </w:r>
      <w:r>
        <w:rPr>
          <w:iCs/>
          <w:lang w:val="en-GB"/>
        </w:rPr>
        <w:t xml:space="preserve">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3E33E80E" w14:textId="0B0A4053" w:rsidR="00DF0341" w:rsidRDefault="000C08E9" w:rsidP="005E20A8">
      <w:pPr>
        <w:spacing w:line="480" w:lineRule="auto"/>
        <w:ind w:firstLine="708"/>
        <w:jc w:val="both"/>
        <w:rPr>
          <w:iCs/>
          <w:lang w:val="en-GB"/>
        </w:rPr>
      </w:pPr>
      <w:r>
        <w:rPr>
          <w:iCs/>
          <w:lang w:val="en-GB"/>
        </w:rPr>
        <w:t xml:space="preserve">In Model 2 we assessed social inbreeding homophily. </w:t>
      </w:r>
      <w:r w:rsidR="00703E88">
        <w:rPr>
          <w:iCs/>
          <w:lang w:val="en-GB"/>
        </w:rPr>
        <w:t xml:space="preserve">The main results are summarized in Table </w:t>
      </w:r>
      <w:r w:rsidR="00E051EE">
        <w:rPr>
          <w:iCs/>
          <w:lang w:val="en-GB"/>
        </w:rPr>
        <w:t xml:space="preserve">3.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11BAA819" w:rsidR="000C08E9" w:rsidRDefault="001C442F" w:rsidP="00283711">
      <w:pPr>
        <w:spacing w:line="480" w:lineRule="auto"/>
        <w:ind w:firstLine="708"/>
        <w:jc w:val="both"/>
        <w:rPr>
          <w:iCs/>
          <w:lang w:val="en-GB"/>
        </w:rPr>
      </w:pPr>
      <w:r>
        <w:rPr>
          <w:iCs/>
          <w:lang w:val="en-GB"/>
        </w:rPr>
        <w:t>To be clear, the sex, age and ethnic background of MPs do impact twitter relations</w:t>
      </w:r>
      <w:r w:rsidR="00E051EE">
        <w:rPr>
          <w:iCs/>
          <w:lang w:val="en-GB"/>
        </w:rPr>
        <w:t xml:space="preserve"> (see replication website)</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261"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261"/>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w:t>
      </w:r>
      <w:r w:rsidR="000C08E9">
        <w:rPr>
          <w:iCs/>
          <w:lang w:val="en-GB"/>
        </w:rPr>
        <w:lastRenderedPageBreak/>
        <w:t xml:space="preserve">along the party division line are hardly affected. </w:t>
      </w:r>
      <w:bookmarkStart w:id="262" w:name="_Hlk89799032"/>
      <w:r w:rsidR="000C08E9">
        <w:rPr>
          <w:iCs/>
          <w:lang w:val="en-GB"/>
        </w:rPr>
        <w:t xml:space="preserve">Party based segregation is not a by-product of social inbreeding homophily </w:t>
      </w:r>
      <w:bookmarkEnd w:id="262"/>
      <w:r w:rsidR="000C08E9">
        <w:rPr>
          <w:iCs/>
          <w:lang w:val="en-GB"/>
        </w:rPr>
        <w:t xml:space="preserve">and we therefore refute </w:t>
      </w:r>
      <w:r w:rsidR="00C77653">
        <w:rPr>
          <w:iCs/>
          <w:lang w:val="en-GB"/>
        </w:rPr>
        <w:t>H</w:t>
      </w:r>
      <w:r w:rsidR="000C08E9">
        <w:rPr>
          <w:iCs/>
          <w:lang w:val="en-GB"/>
        </w:rPr>
        <w:t xml:space="preserve">ypothesis 2b. </w:t>
      </w:r>
    </w:p>
    <w:p w14:paraId="020798B5" w14:textId="081E7EAA" w:rsidR="0013669D" w:rsidRDefault="00554675" w:rsidP="005E20A8">
      <w:pPr>
        <w:spacing w:line="480" w:lineRule="auto"/>
        <w:ind w:firstLine="708"/>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main results summarized in Table 4</w:t>
      </w:r>
      <w:r w:rsidR="00DE263A">
        <w:rPr>
          <w:lang w:val="en-US"/>
        </w:rPr>
        <w:t>)</w:t>
      </w:r>
      <w:r w:rsidR="0017357A">
        <w:rPr>
          <w:lang w:val="en-US"/>
        </w:rPr>
        <w:t xml:space="preserve">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3799F1A4" w14:textId="77777777" w:rsidR="005E20A8" w:rsidRDefault="00770A3A" w:rsidP="005E20A8">
      <w:pPr>
        <w:spacing w:line="480" w:lineRule="auto"/>
        <w:ind w:firstLine="708"/>
        <w:jc w:val="both"/>
        <w:rPr>
          <w:lang w:val="en-US"/>
        </w:rPr>
      </w:pPr>
      <w:bookmarkStart w:id="263"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263"/>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w:t>
      </w:r>
      <w:commentRangeStart w:id="264"/>
      <w:r w:rsidR="00EC198B" w:rsidRPr="005A7678">
        <w:rPr>
          <w:vertAlign w:val="superscript"/>
          <w:lang w:val="en-US"/>
        </w:rPr>
        <w:t>388</w:t>
      </w:r>
      <w:commentRangeEnd w:id="264"/>
      <w:r w:rsidR="00A963B1">
        <w:rPr>
          <w:rStyle w:val="CommentReference"/>
        </w:rPr>
        <w:commentReference w:id="264"/>
      </w:r>
      <w:r w:rsidR="00EC198B" w:rsidRPr="005A7678">
        <w:rPr>
          <w:vertAlign w:val="superscript"/>
          <w:lang w:val="en-US"/>
        </w:rPr>
        <w:t>)</w:t>
      </w:r>
      <w:r w:rsidR="00EC198B">
        <w:rPr>
          <w:lang w:val="en-US"/>
        </w:rPr>
        <w:t xml:space="preserve">). </w:t>
      </w:r>
    </w:p>
    <w:p w14:paraId="01099B28" w14:textId="5E5892E2" w:rsidR="000074BC" w:rsidDel="00990E8D" w:rsidRDefault="00AF2554" w:rsidP="00283711">
      <w:pPr>
        <w:spacing w:line="480" w:lineRule="auto"/>
        <w:ind w:firstLine="708"/>
        <w:jc w:val="both"/>
        <w:rPr>
          <w:del w:id="265" w:author="Jochem Tolsma" w:date="2022-09-08T15:36:00Z"/>
          <w:iCs/>
          <w:lang w:val="en-GB"/>
        </w:rPr>
      </w:pPr>
      <w:r w:rsidRPr="00AF2554">
        <w:rPr>
          <w:iCs/>
          <w:lang w:val="en-GB"/>
        </w:rPr>
        <w:t xml:space="preserve">Finally, we </w:t>
      </w:r>
      <w:del w:id="266" w:author="Jochem Tolsma" w:date="2022-09-08T15:25:00Z">
        <w:r w:rsidRPr="00AF2554" w:rsidDel="005C7F94">
          <w:rPr>
            <w:iCs/>
            <w:lang w:val="en-GB"/>
          </w:rPr>
          <w:delText>tested for developments in</w:delText>
        </w:r>
      </w:del>
      <w:ins w:id="267" w:author="Jochem Tolsma" w:date="2022-09-08T15:25:00Z">
        <w:r w:rsidR="005C7F94">
          <w:rPr>
            <w:iCs/>
            <w:lang w:val="en-GB"/>
          </w:rPr>
          <w:t>investigated</w:t>
        </w:r>
      </w:ins>
      <w:r w:rsidRPr="00AF2554">
        <w:rPr>
          <w:iCs/>
          <w:lang w:val="en-GB"/>
        </w:rPr>
        <w:t xml:space="preserve">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ins w:id="268" w:author="Jochem Tolsma" w:date="2022-09-08T15:37:00Z">
        <w:r w:rsidR="00990E8D">
          <w:rPr>
            <w:iCs/>
            <w:lang w:val="en-GB"/>
          </w:rPr>
          <w:t xml:space="preserve">. </w:t>
        </w:r>
      </w:ins>
      <w:del w:id="269" w:author="Jochem Tolsma" w:date="2022-09-08T15:37:00Z">
        <w:r w:rsidR="009514A2" w:rsidDel="00990E8D">
          <w:rPr>
            <w:iCs/>
            <w:lang w:val="en-GB"/>
          </w:rPr>
          <w:delText>, w</w:delText>
        </w:r>
      </w:del>
      <w:ins w:id="270" w:author="Jochem Tolsma" w:date="2022-09-08T15:37:00Z">
        <w:r w:rsidR="00990E8D">
          <w:rPr>
            <w:iCs/>
            <w:lang w:val="en-GB"/>
          </w:rPr>
          <w:t>W</w:t>
        </w:r>
      </w:ins>
      <w:r w:rsidR="009514A2">
        <w:rPr>
          <w:iCs/>
          <w:lang w:val="en-GB"/>
        </w:rPr>
        <w:t>ithin the @-mention layer</w:t>
      </w:r>
      <w:r w:rsidR="00BA79F3">
        <w:rPr>
          <w:iCs/>
          <w:lang w:val="en-GB"/>
        </w:rPr>
        <w:t xml:space="preserve"> </w:t>
      </w:r>
      <w:r w:rsidR="009514A2">
        <w:rPr>
          <w:iCs/>
          <w:lang w:val="en-GB"/>
        </w:rPr>
        <w:t xml:space="preserve">party-based </w:t>
      </w:r>
      <w:del w:id="271" w:author="Jochem Tolsma" w:date="2022-09-08T15:37:00Z">
        <w:r w:rsidR="009514A2" w:rsidDel="00990E8D">
          <w:rPr>
            <w:iCs/>
            <w:lang w:val="en-GB"/>
          </w:rPr>
          <w:delText xml:space="preserve">segregation </w:delText>
        </w:r>
      </w:del>
      <w:ins w:id="272" w:author="Jochem Tolsma" w:date="2022-09-08T15:37:00Z">
        <w:r w:rsidR="00990E8D">
          <w:rPr>
            <w:iCs/>
            <w:lang w:val="en-GB"/>
          </w:rPr>
          <w:t xml:space="preserve">homophily </w:t>
        </w:r>
      </w:ins>
      <w:r w:rsidR="009514A2">
        <w:rPr>
          <w:iCs/>
          <w:lang w:val="en-GB"/>
        </w:rPr>
        <w:t xml:space="preserve">has less impact on </w:t>
      </w:r>
      <w:r w:rsidR="009514A2">
        <w:rPr>
          <w:iCs/>
          <w:lang w:val="en-GB"/>
        </w:rPr>
        <w:lastRenderedPageBreak/>
        <w:t xml:space="preserve">network development </w:t>
      </w:r>
      <w:r w:rsidR="00BA79F3">
        <w:rPr>
          <w:iCs/>
          <w:lang w:val="en-GB"/>
        </w:rPr>
        <w:t>in period 2</w:t>
      </w:r>
      <w:r w:rsidR="009514A2">
        <w:rPr>
          <w:iCs/>
          <w:lang w:val="en-GB"/>
        </w:rPr>
        <w:t xml:space="preserve"> than in </w:t>
      </w:r>
      <w:r w:rsidR="00BA79F3">
        <w:rPr>
          <w:iCs/>
          <w:lang w:val="en-GB"/>
        </w:rPr>
        <w:t xml:space="preserve">period 1. </w:t>
      </w:r>
      <w:r w:rsidR="005D7CF8">
        <w:rPr>
          <w:iCs/>
          <w:lang w:val="en-GB"/>
        </w:rPr>
        <w:t>At first sight</w:t>
      </w:r>
      <w:r w:rsidR="005A71B1">
        <w:rPr>
          <w:iCs/>
          <w:lang w:val="en-GB"/>
        </w:rPr>
        <w:t xml:space="preserve">, these results </w:t>
      </w:r>
      <w:r w:rsidR="005D7CF8">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sidR="005D7CF8">
        <w:rPr>
          <w:iCs/>
          <w:lang w:val="en-GB"/>
        </w:rPr>
        <w:t>owever,</w:t>
      </w:r>
      <w:r w:rsidR="00E841E3">
        <w:rPr>
          <w:iCs/>
          <w:lang w:val="en-GB"/>
        </w:rPr>
        <w:t xml:space="preserve"> that</w:t>
      </w:r>
      <w:r w:rsidR="005D7CF8">
        <w:rPr>
          <w:iCs/>
          <w:lang w:val="en-GB"/>
        </w:rPr>
        <w:t xml:space="preserve"> in Table 1</w:t>
      </w:r>
      <w:r w:rsidR="00DE263A">
        <w:rPr>
          <w:iCs/>
          <w:lang w:val="en-GB"/>
        </w:rPr>
        <w:t xml:space="preserve"> and</w:t>
      </w:r>
      <w:r w:rsidR="005D7CF8">
        <w:rPr>
          <w:iCs/>
          <w:lang w:val="en-GB"/>
        </w:rPr>
        <w:t xml:space="preserve"> 2</w:t>
      </w:r>
      <w:r w:rsidR="00DE263A">
        <w:rPr>
          <w:iCs/>
          <w:lang w:val="en-GB"/>
        </w:rPr>
        <w:t>,</w:t>
      </w:r>
      <w:r w:rsidR="005D7CF8">
        <w:rPr>
          <w:iCs/>
          <w:lang w:val="en-GB"/>
        </w:rPr>
        <w:t xml:space="preserve"> we described the </w:t>
      </w:r>
      <w:r w:rsidR="005D7CF8" w:rsidRPr="00F95980">
        <w:rPr>
          <w:i/>
          <w:lang w:val="en-GB"/>
        </w:rPr>
        <w:t xml:space="preserve">current </w:t>
      </w:r>
      <w:r w:rsidR="005D7CF8">
        <w:rPr>
          <w:iCs/>
          <w:lang w:val="en-GB"/>
        </w:rPr>
        <w:t xml:space="preserve">degree of segregation at three </w:t>
      </w:r>
      <w:r w:rsidR="005D7CF8" w:rsidRPr="00F95980">
        <w:rPr>
          <w:i/>
          <w:lang w:val="en-GB"/>
        </w:rPr>
        <w:t>timepoint</w:t>
      </w:r>
      <w:r w:rsidR="005D7CF8">
        <w:rPr>
          <w:i/>
          <w:lang w:val="en-GB"/>
        </w:rPr>
        <w:t>s</w:t>
      </w:r>
      <w:ins w:id="273" w:author="Jochem Tolsma" w:date="2022-09-08T15:27:00Z">
        <w:r w:rsidR="000740F1">
          <w:rPr>
            <w:i/>
            <w:lang w:val="en-GB"/>
          </w:rPr>
          <w:t xml:space="preserve"> </w:t>
        </w:r>
        <w:r w:rsidR="000740F1">
          <w:rPr>
            <w:lang w:val="en-GB"/>
          </w:rPr>
          <w:t>(i.e., states)</w:t>
        </w:r>
      </w:ins>
      <w:r w:rsidR="005D7CF8">
        <w:rPr>
          <w:iCs/>
          <w:lang w:val="en-GB"/>
        </w:rPr>
        <w:t xml:space="preserve">. In our </w:t>
      </w:r>
      <w:proofErr w:type="spellStart"/>
      <w:r w:rsidR="005D7CF8">
        <w:rPr>
          <w:iCs/>
          <w:lang w:val="en-GB"/>
        </w:rPr>
        <w:t>RSiena</w:t>
      </w:r>
      <w:proofErr w:type="spellEnd"/>
      <w:r w:rsidR="005D7CF8">
        <w:rPr>
          <w:iCs/>
          <w:lang w:val="en-GB"/>
        </w:rPr>
        <w:t xml:space="preserve"> models, summarized in Table </w:t>
      </w:r>
      <w:r w:rsidR="00DE263A">
        <w:rPr>
          <w:iCs/>
          <w:lang w:val="en-GB"/>
        </w:rPr>
        <w:t>3</w:t>
      </w:r>
      <w:r w:rsidR="005D7CF8">
        <w:rPr>
          <w:iCs/>
          <w:lang w:val="en-GB"/>
        </w:rPr>
        <w:t xml:space="preserve">, we looked at the </w:t>
      </w:r>
      <w:r w:rsidR="005D7CF8" w:rsidRPr="00CF7EBA">
        <w:rPr>
          <w:i/>
          <w:lang w:val="en-GB"/>
        </w:rPr>
        <w:t>development</w:t>
      </w:r>
      <w:r w:rsidR="005D7CF8">
        <w:rPr>
          <w:iCs/>
          <w:lang w:val="en-GB"/>
        </w:rPr>
        <w:t xml:space="preserve"> of party based segregation in two </w:t>
      </w:r>
      <w:r w:rsidR="005D7CF8" w:rsidRPr="00CF7EBA">
        <w:rPr>
          <w:i/>
          <w:lang w:val="en-GB"/>
        </w:rPr>
        <w:t>periods</w:t>
      </w:r>
      <w:ins w:id="274" w:author="Jochem Tolsma" w:date="2022-09-08T15:27:00Z">
        <w:r w:rsidR="000740F1">
          <w:rPr>
            <w:i/>
            <w:lang w:val="en-GB"/>
          </w:rPr>
          <w:t xml:space="preserve"> </w:t>
        </w:r>
        <w:r w:rsidR="000740F1">
          <w:rPr>
            <w:lang w:val="en-GB"/>
          </w:rPr>
          <w:t>(i.e., dynamics)</w:t>
        </w:r>
      </w:ins>
      <w:r w:rsidR="005D7CF8">
        <w:rPr>
          <w:iCs/>
          <w:lang w:val="en-GB"/>
        </w:rPr>
        <w:t xml:space="preserve">. To illustrate the difference, if party-based segregation decreased faster between T1 to T2 (period 1) than between T2 and T3 (period 2), </w:t>
      </w:r>
      <w:ins w:id="275" w:author="Jochem Tolsma" w:date="2022-09-08T15:29:00Z">
        <w:r w:rsidR="000740F1">
          <w:rPr>
            <w:iCs/>
            <w:lang w:val="en-GB"/>
          </w:rPr>
          <w:t xml:space="preserve">it is likely that </w:t>
        </w:r>
      </w:ins>
      <w:ins w:id="276" w:author="Jochem Tolsma" w:date="2022-09-08T15:38:00Z">
        <w:r w:rsidR="00990E8D">
          <w:rPr>
            <w:iCs/>
            <w:lang w:val="en-GB"/>
          </w:rPr>
          <w:t xml:space="preserve">party-based homophily, the </w:t>
        </w:r>
      </w:ins>
      <w:ins w:id="277" w:author="Jochem Tolsma" w:date="2022-09-08T15:30:00Z">
        <w:r w:rsidR="000740F1">
          <w:rPr>
            <w:iCs/>
            <w:lang w:val="en-GB"/>
          </w:rPr>
          <w:t xml:space="preserve">preferences to </w:t>
        </w:r>
      </w:ins>
      <w:ins w:id="278" w:author="Jochem Tolsma" w:date="2022-09-08T15:31:00Z">
        <w:r w:rsidR="000740F1">
          <w:rPr>
            <w:iCs/>
            <w:lang w:val="en-GB"/>
          </w:rPr>
          <w:t>interact</w:t>
        </w:r>
      </w:ins>
      <w:ins w:id="279" w:author="Jochem Tolsma" w:date="2022-09-08T15:30:00Z">
        <w:r w:rsidR="000740F1">
          <w:rPr>
            <w:iCs/>
            <w:lang w:val="en-GB"/>
          </w:rPr>
          <w:t xml:space="preserve"> with same par</w:t>
        </w:r>
      </w:ins>
      <w:ins w:id="280" w:author="Jochem Tolsma" w:date="2022-09-08T15:31:00Z">
        <w:r w:rsidR="000740F1">
          <w:rPr>
            <w:iCs/>
            <w:lang w:val="en-GB"/>
          </w:rPr>
          <w:t>ty MPs</w:t>
        </w:r>
      </w:ins>
      <w:ins w:id="281" w:author="Jochem Tolsma" w:date="2022-09-08T15:39:00Z">
        <w:r w:rsidR="00990E8D">
          <w:rPr>
            <w:iCs/>
            <w:lang w:val="en-GB"/>
          </w:rPr>
          <w:t>,</w:t>
        </w:r>
      </w:ins>
      <w:del w:id="282" w:author="Jochem Tolsma" w:date="2022-09-08T15:32:00Z">
        <w:r w:rsidR="005D7CF8" w:rsidDel="000740F1">
          <w:rPr>
            <w:iCs/>
            <w:lang w:val="en-GB"/>
          </w:rPr>
          <w:delText>party-</w:delText>
        </w:r>
      </w:del>
      <w:ins w:id="283" w:author="Jochem Tolsma" w:date="2022-09-08T15:31:00Z">
        <w:r w:rsidR="000740F1">
          <w:rPr>
            <w:iCs/>
            <w:lang w:val="en-GB"/>
          </w:rPr>
          <w:t xml:space="preserve"> play</w:t>
        </w:r>
      </w:ins>
      <w:ins w:id="284" w:author="Jochem Tolsma" w:date="2022-09-08T15:39:00Z">
        <w:r w:rsidR="00990E8D">
          <w:rPr>
            <w:iCs/>
            <w:lang w:val="en-GB"/>
          </w:rPr>
          <w:t>s</w:t>
        </w:r>
      </w:ins>
      <w:ins w:id="285" w:author="Jochem Tolsma" w:date="2022-09-08T15:31:00Z">
        <w:r w:rsidR="000740F1">
          <w:rPr>
            <w:iCs/>
            <w:lang w:val="en-GB"/>
          </w:rPr>
          <w:t xml:space="preserve"> a larger role in explaining network dynamics </w:t>
        </w:r>
      </w:ins>
      <w:ins w:id="286" w:author="Jochem Tolsma" w:date="2022-09-08T15:32:00Z">
        <w:r w:rsidR="000740F1">
          <w:rPr>
            <w:iCs/>
            <w:lang w:val="en-GB"/>
          </w:rPr>
          <w:t xml:space="preserve">in period 2 than 1. </w:t>
        </w:r>
      </w:ins>
      <w:del w:id="287" w:author="Jochem Tolsma" w:date="2022-09-08T15:32:00Z">
        <w:r w:rsidR="005D7CF8" w:rsidDel="000740F1">
          <w:rPr>
            <w:iCs/>
            <w:lang w:val="en-GB"/>
          </w:rPr>
          <w:delText xml:space="preserve">based segregation may be more important to explain how the network developed from T2 to T3 (period 2) than from T1 to T2 (period 1). </w:delText>
        </w:r>
      </w:del>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 xml:space="preserve">e question how </w:t>
      </w:r>
      <w:ins w:id="288" w:author="Jochem Tolsma" w:date="2022-09-08T15:39:00Z">
        <w:r w:rsidR="00990E8D">
          <w:rPr>
            <w:iCs/>
            <w:lang w:val="en-GB"/>
          </w:rPr>
          <w:t xml:space="preserve">party-based homophily changes over time. </w:t>
        </w:r>
      </w:ins>
      <w:del w:id="289" w:author="Jochem Tolsma" w:date="2022-09-08T15:39:00Z">
        <w:r w:rsidR="005C0E4B" w:rsidDel="00990E8D">
          <w:rPr>
            <w:iCs/>
            <w:lang w:val="en-GB"/>
          </w:rPr>
          <w:delText>party-based segregation changes in Twitter among MPs after elections</w:delText>
        </w:r>
        <w:r w:rsidR="00690446" w:rsidDel="00990E8D">
          <w:rPr>
            <w:iCs/>
            <w:lang w:val="en-GB"/>
          </w:rPr>
          <w:delText xml:space="preserve">. </w:delText>
        </w:r>
      </w:del>
    </w:p>
    <w:p w14:paraId="79133F32" w14:textId="0512569D" w:rsidR="00DE263A" w:rsidRDefault="00DE263A" w:rsidP="00990E8D">
      <w:pPr>
        <w:spacing w:line="480" w:lineRule="auto"/>
        <w:ind w:firstLine="708"/>
        <w:jc w:val="both"/>
        <w:rPr>
          <w:ins w:id="290" w:author="Jochem Tolsma" w:date="2022-09-08T15:36:00Z"/>
          <w:iCs/>
          <w:lang w:val="en-GB"/>
        </w:rPr>
      </w:pPr>
    </w:p>
    <w:p w14:paraId="2B918566" w14:textId="77777777" w:rsidR="00990E8D" w:rsidRDefault="00990E8D">
      <w:pPr>
        <w:spacing w:line="480" w:lineRule="auto"/>
        <w:ind w:firstLine="708"/>
        <w:jc w:val="both"/>
        <w:rPr>
          <w:iCs/>
          <w:lang w:val="en-GB"/>
        </w:rPr>
        <w:pPrChange w:id="291" w:author="Jochem Tolsma" w:date="2022-09-08T15:36:00Z">
          <w:pPr>
            <w:spacing w:line="480" w:lineRule="auto"/>
            <w:ind w:firstLine="0"/>
            <w:jc w:val="both"/>
          </w:pPr>
        </w:pPrChange>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292" w:name="_Hlk92722001"/>
    </w:p>
    <w:bookmarkEnd w:id="292"/>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7F74DD7B" w:rsidR="002C6765" w:rsidDel="0026481C" w:rsidRDefault="002C6765" w:rsidP="00283711">
      <w:pPr>
        <w:spacing w:line="480" w:lineRule="auto"/>
        <w:ind w:firstLine="0"/>
        <w:jc w:val="both"/>
        <w:rPr>
          <w:del w:id="293" w:author="Jochem Tolsma" w:date="2022-09-12T15:47:00Z"/>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t>
      </w:r>
      <w:proofErr w:type="spellStart"/>
      <w:r w:rsidRPr="006B5DAF">
        <w:rPr>
          <w:rFonts w:ascii="Calibri" w:hAnsi="Calibri" w:cs="Calibri"/>
          <w:lang w:val="en-GB"/>
        </w:rPr>
        <w:t>Willer</w:t>
      </w:r>
      <w:proofErr w:type="spellEnd"/>
      <w:r w:rsidRPr="006B5DAF">
        <w:rPr>
          <w:rFonts w:ascii="Calibri" w:hAnsi="Calibri" w:cs="Calibri"/>
          <w:lang w:val="en-GB"/>
        </w:rPr>
        <w:t xml:space="preserve">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del w:id="294" w:author="Jochem Tolsma" w:date="2022-09-08T20:43:00Z">
        <w:r w:rsidDel="00AA3A61">
          <w:rPr>
            <w:lang w:val="en-US"/>
          </w:rPr>
          <w:delText xml:space="preserve"> </w:delText>
        </w:r>
      </w:del>
      <w:r>
        <w:rPr>
          <w:lang w:val="en-US"/>
        </w:rPr>
        <w:t>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w:t>
      </w:r>
      <w:ins w:id="295" w:author="Jochem Tolsma" w:date="2022-09-12T15:46:00Z">
        <w:r w:rsidR="0026481C">
          <w:rPr>
            <w:lang w:val="en-US"/>
          </w:rPr>
          <w:t xml:space="preserve"> and dyna</w:t>
        </w:r>
      </w:ins>
      <w:ins w:id="296" w:author="Jochem Tolsma" w:date="2022-09-12T15:47:00Z">
        <w:r w:rsidR="0026481C">
          <w:rPr>
            <w:lang w:val="en-US"/>
          </w:rPr>
          <w:t>mically</w:t>
        </w:r>
      </w:ins>
      <w:r>
        <w:rPr>
          <w:lang w:val="en-US"/>
        </w:rPr>
        <w:t xml:space="preserve">, as this allows us </w:t>
      </w:r>
      <w:r>
        <w:rPr>
          <w:lang w:val="en-US"/>
        </w:rPr>
        <w:lastRenderedPageBreak/>
        <w:t>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w:t>
      </w:r>
      <w:r w:rsidR="00F25B00">
        <w:rPr>
          <w:lang w:val="en-US"/>
        </w:rPr>
        <w:t xml:space="preserve">also </w:t>
      </w:r>
      <w:r>
        <w:rPr>
          <w:lang w:val="en-US"/>
        </w:rPr>
        <w:t>lay</w:t>
      </w:r>
      <w:r w:rsidR="003654CF">
        <w:rPr>
          <w:lang w:val="en-US"/>
        </w:rPr>
        <w:t xml:space="preserve">s </w:t>
      </w:r>
      <w:r>
        <w:rPr>
          <w:lang w:val="en-US"/>
        </w:rPr>
        <w:t xml:space="preserve">bare that Twitter is not used by women or ethnic-minority MPs to create cross-party solidarity networks. </w:t>
      </w:r>
    </w:p>
    <w:p w14:paraId="1326A0F5" w14:textId="45113A65" w:rsidR="00BA67F8" w:rsidRDefault="008B02C4" w:rsidP="0026481C">
      <w:pPr>
        <w:spacing w:line="480" w:lineRule="auto"/>
        <w:ind w:firstLine="708"/>
        <w:jc w:val="both"/>
        <w:rPr>
          <w:ins w:id="297" w:author="Jochem Tolsma" w:date="2022-09-12T15:59:00Z"/>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w:t>
      </w:r>
      <w:commentRangeStart w:id="298"/>
      <w:r w:rsidR="002C6765">
        <w:rPr>
          <w:lang w:val="en-US"/>
        </w:rPr>
        <w:t>parties</w:t>
      </w:r>
      <w:commentRangeEnd w:id="298"/>
      <w:r w:rsidR="00AA3A61">
        <w:rPr>
          <w:rStyle w:val="CommentReference"/>
        </w:rPr>
        <w:commentReference w:id="298"/>
      </w:r>
      <w:r w:rsidR="002C6765">
        <w:rPr>
          <w:lang w:val="en-US"/>
        </w:rPr>
        <w:t xml:space="preserve">.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w:t>
      </w:r>
      <w:r w:rsidR="002C6765" w:rsidRPr="00E01BAC">
        <w:rPr>
          <w:highlight w:val="yellow"/>
          <w:lang w:val="en-US"/>
          <w:rPrChange w:id="299" w:author="Jochem Tolsma" w:date="2022-09-08T12:02:00Z">
            <w:rPr>
              <w:lang w:val="en-US"/>
            </w:rPr>
          </w:rPrChange>
        </w:rPr>
        <w:t xml:space="preserve">This provides further evidence for conclusions from previous descriptive studies (e.g. Del Valle and Bravo </w:t>
      </w:r>
      <w:commentRangeStart w:id="300"/>
      <w:r w:rsidR="002C6765" w:rsidRPr="00E01BAC">
        <w:rPr>
          <w:highlight w:val="yellow"/>
          <w:lang w:val="en-US"/>
          <w:rPrChange w:id="301" w:author="Jochem Tolsma" w:date="2022-09-08T12:02:00Z">
            <w:rPr>
              <w:lang w:val="en-US"/>
            </w:rPr>
          </w:rPrChange>
        </w:rPr>
        <w:fldChar w:fldCharType="begin"/>
      </w:r>
      <w:r w:rsidR="005356BA">
        <w:rPr>
          <w:highlight w:val="yellow"/>
          <w:lang w:val="en-US"/>
        </w:rPr>
        <w:instrText xml:space="preserve"> ADDIN ZOTERO_ITEM CSL_CITATION {"citationID":"zP2kjPzD","properties":{"formattedCitation":"(2018)","plainCitation":"(2018)","dontUpdate":true,"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E01BAC">
        <w:rPr>
          <w:highlight w:val="yellow"/>
          <w:lang w:val="en-US"/>
          <w:rPrChange w:id="302" w:author="Jochem Tolsma" w:date="2022-09-08T12:02:00Z">
            <w:rPr>
              <w:lang w:val="en-US"/>
            </w:rPr>
          </w:rPrChange>
        </w:rPr>
        <w:fldChar w:fldCharType="separate"/>
      </w:r>
      <w:r w:rsidR="002C6765" w:rsidRPr="00E01BAC">
        <w:rPr>
          <w:highlight w:val="yellow"/>
          <w:lang w:val="en-US"/>
          <w:rPrChange w:id="303" w:author="Jochem Tolsma" w:date="2022-09-08T12:02:00Z">
            <w:rPr>
              <w:lang w:val="en-US"/>
            </w:rPr>
          </w:rPrChange>
        </w:rPr>
        <w:t xml:space="preserve">2018; Hsu and Park </w:t>
      </w:r>
      <w:r w:rsidR="002C6765" w:rsidRPr="00E01BAC">
        <w:rPr>
          <w:highlight w:val="yellow"/>
          <w:lang w:val="en-US"/>
          <w:rPrChange w:id="304" w:author="Jochem Tolsma" w:date="2022-09-08T12:02:00Z">
            <w:rPr>
              <w:lang w:val="en-US"/>
            </w:rPr>
          </w:rPrChange>
        </w:rPr>
        <w:fldChar w:fldCharType="begin"/>
      </w:r>
      <w:r w:rsidR="005356BA">
        <w:rPr>
          <w:highlight w:val="yellow"/>
          <w:lang w:val="en-US"/>
        </w:rPr>
        <w:instrText xml:space="preserve"> ADDIN ZOTERO_ITEM CSL_CITATION {"citationID":"viqWMhuU","properties":{"formattedCitation":"(2012)","plainCitation":"(2012)","dontUpdate":true,"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E01BAC">
        <w:rPr>
          <w:highlight w:val="yellow"/>
          <w:lang w:val="en-US"/>
          <w:rPrChange w:id="305" w:author="Jochem Tolsma" w:date="2022-09-08T12:02:00Z">
            <w:rPr>
              <w:lang w:val="en-US"/>
            </w:rPr>
          </w:rPrChange>
        </w:rPr>
        <w:fldChar w:fldCharType="separate"/>
      </w:r>
      <w:r w:rsidR="002C6765" w:rsidRPr="00E01BAC">
        <w:rPr>
          <w:highlight w:val="yellow"/>
          <w:lang w:val="en-US"/>
          <w:rPrChange w:id="306" w:author="Jochem Tolsma" w:date="2022-09-08T12:02:00Z">
            <w:rPr>
              <w:lang w:val="en-US"/>
            </w:rPr>
          </w:rPrChange>
        </w:rPr>
        <w:t>2012)</w:t>
      </w:r>
      <w:r w:rsidR="002C6765" w:rsidRPr="00E01BAC">
        <w:rPr>
          <w:highlight w:val="yellow"/>
          <w:lang w:val="en-US"/>
          <w:rPrChange w:id="307" w:author="Jochem Tolsma" w:date="2022-09-08T12:02:00Z">
            <w:rPr>
              <w:lang w:val="en-US"/>
            </w:rPr>
          </w:rPrChange>
        </w:rPr>
        <w:fldChar w:fldCharType="end"/>
      </w:r>
      <w:r w:rsidR="002C6765" w:rsidRPr="00E01BAC">
        <w:rPr>
          <w:highlight w:val="yellow"/>
          <w:lang w:val="en-US"/>
          <w:rPrChange w:id="308" w:author="Jochem Tolsma" w:date="2022-09-08T12:02:00Z">
            <w:rPr>
              <w:lang w:val="en-US"/>
            </w:rPr>
          </w:rPrChange>
        </w:rPr>
        <w:fldChar w:fldCharType="end"/>
      </w:r>
      <w:commentRangeEnd w:id="300"/>
      <w:r w:rsidR="00E01BAC">
        <w:rPr>
          <w:rStyle w:val="CommentReference"/>
        </w:rPr>
        <w:commentReference w:id="300"/>
      </w:r>
      <w:ins w:id="309" w:author="Jochem Tolsma" w:date="2022-09-12T15:43:00Z">
        <w:r w:rsidR="0026481C">
          <w:rPr>
            <w:highlight w:val="yellow"/>
            <w:lang w:val="en-US"/>
          </w:rPr>
          <w:t xml:space="preserve"> and does so </w:t>
        </w:r>
      </w:ins>
      <w:del w:id="310" w:author="Jochem Tolsma" w:date="2022-09-12T15:43:00Z">
        <w:r w:rsidR="002C6765" w:rsidDel="0026481C">
          <w:rPr>
            <w:lang w:val="en-US"/>
          </w:rPr>
          <w:delText xml:space="preserve">. Our Dutch case here, not only provides additional evidence based on more stringent tests </w:delText>
        </w:r>
      </w:del>
      <w:del w:id="311" w:author="Jochem Tolsma" w:date="2022-09-12T14:26:00Z">
        <w:r w:rsidR="002C6765" w:rsidDel="00D00052">
          <w:rPr>
            <w:lang w:val="en-US"/>
          </w:rPr>
          <w:delText xml:space="preserve">(e.g. also taking into account </w:delText>
        </w:r>
        <w:r w:rsidR="00845E93" w:rsidDel="00D00052">
          <w:rPr>
            <w:lang w:val="en-US"/>
          </w:rPr>
          <w:delText xml:space="preserve">differences across MPs in Twitter activity and popularity and structural </w:delText>
        </w:r>
        <w:r w:rsidR="002C6765" w:rsidDel="00D00052">
          <w:rPr>
            <w:lang w:val="en-US"/>
          </w:rPr>
          <w:delText xml:space="preserve">network </w:delText>
        </w:r>
        <w:r w:rsidR="00845E93" w:rsidDel="00D00052">
          <w:rPr>
            <w:lang w:val="en-US"/>
          </w:rPr>
          <w:delText>dynamics</w:delText>
        </w:r>
        <w:r w:rsidR="002C6765" w:rsidDel="00D00052">
          <w:rPr>
            <w:lang w:val="en-US"/>
          </w:rPr>
          <w:delText xml:space="preserve">), </w:delText>
        </w:r>
      </w:del>
      <w:del w:id="312" w:author="Jochem Tolsma" w:date="2022-09-12T15:43:00Z">
        <w:r w:rsidR="002C6765" w:rsidDel="0026481C">
          <w:rPr>
            <w:lang w:val="en-US"/>
          </w:rPr>
          <w:delText xml:space="preserve">but also does so </w:delText>
        </w:r>
      </w:del>
      <w:r w:rsidR="002C6765">
        <w:rPr>
          <w:lang w:val="en-US"/>
        </w:rPr>
        <w:t>for a least likely case to find segregation, given the consensus oriented politics and large number of small parties in parliament</w:t>
      </w:r>
      <w:ins w:id="313" w:author="Jochem Tolsma" w:date="2022-09-12T16:16:00Z">
        <w:r w:rsidR="001251DC">
          <w:rPr>
            <w:lang w:val="en-US"/>
          </w:rPr>
          <w:t xml:space="preserve"> in the Netherlands</w:t>
        </w:r>
      </w:ins>
      <w:r w:rsidR="002C6765">
        <w:rPr>
          <w:lang w:val="en-US"/>
        </w:rPr>
        <w:t>.</w:t>
      </w:r>
      <w:ins w:id="314" w:author="Jochem Tolsma" w:date="2022-09-12T14:25:00Z">
        <w:r w:rsidR="00D00052">
          <w:rPr>
            <w:lang w:val="en-US"/>
          </w:rPr>
          <w:t xml:space="preserve"> </w:t>
        </w:r>
      </w:ins>
    </w:p>
    <w:p w14:paraId="27789EB7" w14:textId="27E391BF" w:rsidR="0026481C" w:rsidRDefault="00BA67F8" w:rsidP="0026481C">
      <w:pPr>
        <w:spacing w:line="480" w:lineRule="auto"/>
        <w:ind w:firstLine="708"/>
        <w:jc w:val="both"/>
        <w:rPr>
          <w:ins w:id="315" w:author="Jochem Tolsma" w:date="2022-09-12T15:47:00Z"/>
          <w:lang w:val="en-US"/>
        </w:rPr>
        <w:pPrChange w:id="316" w:author="Jochem Tolsma" w:date="2022-09-12T15:47:00Z">
          <w:pPr>
            <w:pStyle w:val="CommentText"/>
          </w:pPr>
        </w:pPrChange>
      </w:pPr>
      <w:ins w:id="317" w:author="Jochem Tolsma" w:date="2022-09-12T15:59:00Z">
        <w:r w:rsidRPr="009957FC">
          <w:rPr>
            <w:lang w:val="en-US"/>
          </w:rPr>
          <w:t>An important novel aspect of o</w:t>
        </w:r>
        <w:r>
          <w:rPr>
            <w:lang w:val="en-US"/>
          </w:rPr>
          <w:t>ur contribution is that we modeled network mechanisms from a dynamic perspective</w:t>
        </w:r>
        <w:r>
          <w:rPr>
            <w:lang w:val="en-US"/>
          </w:rPr>
          <w:t xml:space="preserve">. </w:t>
        </w:r>
      </w:ins>
      <w:ins w:id="318" w:author="Jochem Tolsma" w:date="2022-09-12T15:55:00Z">
        <w:r w:rsidR="00C818BB">
          <w:rPr>
            <w:lang w:val="en-US"/>
          </w:rPr>
          <w:t xml:space="preserve">We observed that </w:t>
        </w:r>
      </w:ins>
      <w:ins w:id="319" w:author="Jochem Tolsma" w:date="2022-09-12T16:11:00Z">
        <w:r w:rsidR="001251DC">
          <w:rPr>
            <w:lang w:val="en-US"/>
          </w:rPr>
          <w:t xml:space="preserve">endogenous </w:t>
        </w:r>
      </w:ins>
      <w:ins w:id="320" w:author="Jochem Tolsma" w:date="2022-09-12T15:47:00Z">
        <w:r w:rsidR="0026481C">
          <w:rPr>
            <w:lang w:val="en-US"/>
          </w:rPr>
          <w:t xml:space="preserve">networks mechanisms </w:t>
        </w:r>
      </w:ins>
      <w:ins w:id="321" w:author="Jochem Tolsma" w:date="2022-09-12T15:55:00Z">
        <w:r w:rsidR="00C818BB">
          <w:rPr>
            <w:lang w:val="en-US"/>
          </w:rPr>
          <w:t xml:space="preserve">like </w:t>
        </w:r>
        <w:r w:rsidR="00C818BB">
          <w:rPr>
            <w:lang w:val="en-US"/>
          </w:rPr>
          <w:t>in-degree popularity, out-degree activity, reciprocity and transitivity</w:t>
        </w:r>
        <w:r w:rsidR="00C818BB">
          <w:rPr>
            <w:lang w:val="en-US"/>
          </w:rPr>
          <w:t xml:space="preserve"> </w:t>
        </w:r>
      </w:ins>
      <w:ins w:id="322" w:author="Jochem Tolsma" w:date="2022-09-12T15:56:00Z">
        <w:r w:rsidR="00C818BB">
          <w:rPr>
            <w:lang w:val="en-US"/>
          </w:rPr>
          <w:t xml:space="preserve">explain the development of Twitter networks. </w:t>
        </w:r>
      </w:ins>
      <w:ins w:id="323" w:author="Jochem Tolsma" w:date="2022-09-12T16:02:00Z">
        <w:r>
          <w:rPr>
            <w:lang w:val="en-US"/>
          </w:rPr>
          <w:t>Characteristics of the MPs also play their part</w:t>
        </w:r>
      </w:ins>
      <w:ins w:id="324" w:author="Jochem Tolsma" w:date="2022-09-12T16:06:00Z">
        <w:r>
          <w:rPr>
            <w:lang w:val="en-US"/>
          </w:rPr>
          <w:t>, with, for example</w:t>
        </w:r>
      </w:ins>
      <w:ins w:id="325" w:author="Jochem Tolsma" w:date="2022-09-12T16:11:00Z">
        <w:r w:rsidR="001251DC">
          <w:rPr>
            <w:lang w:val="en-US"/>
          </w:rPr>
          <w:t>,</w:t>
        </w:r>
      </w:ins>
      <w:ins w:id="326" w:author="Jochem Tolsma" w:date="2022-09-12T16:06:00Z">
        <w:r>
          <w:rPr>
            <w:lang w:val="en-US"/>
          </w:rPr>
          <w:t xml:space="preserve"> </w:t>
        </w:r>
      </w:ins>
      <w:ins w:id="327" w:author="Jochem Tolsma" w:date="2022-09-12T16:11:00Z">
        <w:r w:rsidR="001251DC">
          <w:rPr>
            <w:lang w:val="en-US"/>
          </w:rPr>
          <w:t>f</w:t>
        </w:r>
      </w:ins>
      <w:proofErr w:type="spellStart"/>
      <w:ins w:id="328" w:author="Jochem Tolsma" w:date="2022-09-12T16:10:00Z">
        <w:r w:rsidR="001251DC">
          <w:rPr>
            <w:iCs/>
            <w:lang w:val="en-GB"/>
          </w:rPr>
          <w:t>emale</w:t>
        </w:r>
        <w:proofErr w:type="spellEnd"/>
        <w:r w:rsidR="001251DC">
          <w:rPr>
            <w:iCs/>
            <w:lang w:val="en-GB"/>
          </w:rPr>
          <w:t xml:space="preserve"> MPs </w:t>
        </w:r>
      </w:ins>
      <w:ins w:id="329" w:author="Jochem Tolsma" w:date="2022-09-12T16:11:00Z">
        <w:r w:rsidR="001251DC">
          <w:rPr>
            <w:iCs/>
            <w:lang w:val="en-GB"/>
          </w:rPr>
          <w:t>being</w:t>
        </w:r>
      </w:ins>
      <w:ins w:id="330" w:author="Jochem Tolsma" w:date="2022-09-12T16:10:00Z">
        <w:r w:rsidR="001251DC">
          <w:rPr>
            <w:iCs/>
            <w:lang w:val="en-GB"/>
          </w:rPr>
          <w:t xml:space="preserve"> more likely to be followed than male MPs</w:t>
        </w:r>
        <w:r w:rsidR="001251DC">
          <w:rPr>
            <w:iCs/>
            <w:lang w:val="en-GB"/>
          </w:rPr>
          <w:t xml:space="preserve">, and MPs who sit closer to each other in the house more likely to maintain a Twitter relation. </w:t>
        </w:r>
      </w:ins>
      <w:ins w:id="331" w:author="Jochem Tolsma" w:date="2022-09-12T16:05:00Z">
        <w:r>
          <w:rPr>
            <w:lang w:val="en-US"/>
          </w:rPr>
          <w:t xml:space="preserve">The mechanisms underlying Twitter networks are starting to become clear. </w:t>
        </w:r>
      </w:ins>
      <w:bookmarkStart w:id="332" w:name="_GoBack"/>
      <w:bookmarkEnd w:id="332"/>
      <w:ins w:id="333" w:author="Jochem Tolsma" w:date="2022-09-12T15:56:00Z">
        <w:r w:rsidR="00C818BB">
          <w:rPr>
            <w:lang w:val="en-US"/>
          </w:rPr>
          <w:t xml:space="preserve">However, </w:t>
        </w:r>
      </w:ins>
      <w:ins w:id="334" w:author="Jochem Tolsma" w:date="2022-09-12T16:03:00Z">
        <w:r>
          <w:rPr>
            <w:lang w:val="en-US"/>
          </w:rPr>
          <w:t xml:space="preserve">even after taking into account both </w:t>
        </w:r>
      </w:ins>
      <w:ins w:id="335" w:author="Jochem Tolsma" w:date="2022-09-12T15:57:00Z">
        <w:r w:rsidR="00C818BB">
          <w:rPr>
            <w:lang w:val="en-US"/>
          </w:rPr>
          <w:t xml:space="preserve">endogenous </w:t>
        </w:r>
      </w:ins>
      <w:ins w:id="336" w:author="Jochem Tolsma" w:date="2022-09-12T16:03:00Z">
        <w:r>
          <w:rPr>
            <w:lang w:val="en-US"/>
          </w:rPr>
          <w:t>and</w:t>
        </w:r>
      </w:ins>
      <w:ins w:id="337" w:author="Jochem Tolsma" w:date="2022-09-12T15:57:00Z">
        <w:r w:rsidR="00C818BB">
          <w:rPr>
            <w:lang w:val="en-US"/>
          </w:rPr>
          <w:t xml:space="preserve"> exogenous network mechanism</w:t>
        </w:r>
      </w:ins>
      <w:ins w:id="338" w:author="Jochem Tolsma" w:date="2022-09-12T16:00:00Z">
        <w:r>
          <w:rPr>
            <w:lang w:val="en-US"/>
          </w:rPr>
          <w:t>s</w:t>
        </w:r>
      </w:ins>
      <w:ins w:id="339" w:author="Jochem Tolsma" w:date="2022-09-12T16:03:00Z">
        <w:r>
          <w:rPr>
            <w:lang w:val="en-US"/>
          </w:rPr>
          <w:t xml:space="preserve">, </w:t>
        </w:r>
      </w:ins>
      <w:ins w:id="340" w:author="Jochem Tolsma" w:date="2022-09-12T15:58:00Z">
        <w:r>
          <w:rPr>
            <w:lang w:val="en-US"/>
          </w:rPr>
          <w:t xml:space="preserve">Twitter </w:t>
        </w:r>
      </w:ins>
      <w:ins w:id="341" w:author="Jochem Tolsma" w:date="2022-09-12T16:07:00Z">
        <w:r>
          <w:rPr>
            <w:lang w:val="en-US"/>
          </w:rPr>
          <w:t xml:space="preserve">relations </w:t>
        </w:r>
      </w:ins>
      <w:ins w:id="342" w:author="Jochem Tolsma" w:date="2022-09-12T15:58:00Z">
        <w:r>
          <w:rPr>
            <w:lang w:val="en-US"/>
          </w:rPr>
          <w:t>between MPs</w:t>
        </w:r>
      </w:ins>
      <w:ins w:id="343" w:author="Jochem Tolsma" w:date="2022-09-12T16:07:00Z">
        <w:r>
          <w:rPr>
            <w:lang w:val="en-US"/>
          </w:rPr>
          <w:t xml:space="preserve"> of the same party are still </w:t>
        </w:r>
      </w:ins>
      <w:ins w:id="344" w:author="Jochem Tolsma" w:date="2022-09-12T15:58:00Z">
        <w:r>
          <w:rPr>
            <w:lang w:val="en-US"/>
          </w:rPr>
          <w:t xml:space="preserve">more likely than </w:t>
        </w:r>
      </w:ins>
      <w:ins w:id="345" w:author="Jochem Tolsma" w:date="2022-09-12T16:07:00Z">
        <w:r>
          <w:rPr>
            <w:lang w:val="en-US"/>
          </w:rPr>
          <w:t xml:space="preserve">between </w:t>
        </w:r>
      </w:ins>
      <w:ins w:id="346" w:author="Jochem Tolsma" w:date="2022-09-12T16:04:00Z">
        <w:r>
          <w:rPr>
            <w:lang w:val="en-US"/>
          </w:rPr>
          <w:t xml:space="preserve">MPs of different political parties. </w:t>
        </w:r>
      </w:ins>
    </w:p>
    <w:p w14:paraId="596D9E75" w14:textId="77777777" w:rsidR="0026481C" w:rsidRDefault="0026481C" w:rsidP="0026481C">
      <w:pPr>
        <w:pStyle w:val="CommentText"/>
        <w:rPr>
          <w:ins w:id="347" w:author="Jochem Tolsma" w:date="2022-09-12T15:47:00Z"/>
          <w:lang w:val="en-US"/>
        </w:rPr>
      </w:pPr>
    </w:p>
    <w:p w14:paraId="55AB6F8D" w14:textId="27CB18BF" w:rsidR="002C6765" w:rsidDel="00BA67F8" w:rsidRDefault="002C6765" w:rsidP="0026481C">
      <w:pPr>
        <w:spacing w:line="480" w:lineRule="auto"/>
        <w:jc w:val="both"/>
        <w:rPr>
          <w:del w:id="348" w:author="Jochem Tolsma" w:date="2022-09-12T16:01:00Z"/>
          <w:lang w:val="en-US"/>
        </w:rPr>
      </w:pPr>
    </w:p>
    <w:p w14:paraId="2CE3624B" w14:textId="4991D683" w:rsidR="002C6765" w:rsidRDefault="002C6765" w:rsidP="00283711">
      <w:pPr>
        <w:spacing w:line="480" w:lineRule="auto"/>
        <w:ind w:firstLine="708"/>
        <w:jc w:val="both"/>
        <w:rPr>
          <w:lang w:val="en-US"/>
        </w:rPr>
      </w:pPr>
      <w:r>
        <w:rPr>
          <w:iCs/>
          <w:lang w:val="en-GB"/>
        </w:rPr>
        <w:lastRenderedPageBreak/>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sidR="00F25B00">
        <w:rPr>
          <w:iCs/>
          <w:lang w:val="en-GB"/>
        </w:rPr>
        <w:t>,</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C7535C2"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5356BA">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w:t>
      </w:r>
      <w:r w:rsidR="009630BF">
        <w:rPr>
          <w:iCs/>
          <w:lang w:val="en-GB"/>
        </w:rPr>
        <w:fldChar w:fldCharType="end"/>
      </w:r>
      <w:r w:rsidR="002C6765">
        <w:rPr>
          <w:iCs/>
          <w:lang w:val="en-GB"/>
        </w:rPr>
        <w:t xml:space="preserve"> and social media reflect this even though they offer unique opportunities to form such network</w:t>
      </w:r>
      <w:r w:rsidR="00F25B00">
        <w:rPr>
          <w:iCs/>
          <w:lang w:val="en-GB"/>
        </w:rPr>
        <w:t>s</w:t>
      </w:r>
      <w:r w:rsidR="002C6765">
        <w:rPr>
          <w:iCs/>
          <w:lang w:val="en-GB"/>
        </w:rPr>
        <w:t>.</w:t>
      </w:r>
    </w:p>
    <w:p w14:paraId="412255EA" w14:textId="51BA205C"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w:t>
      </w:r>
      <w:del w:id="349" w:author="Jochem Tolsma" w:date="2022-09-08T12:14:00Z">
        <w:r w:rsidDel="00C05DB0">
          <w:rPr>
            <w:iCs/>
            <w:lang w:val="en-GB"/>
          </w:rPr>
          <w:delText xml:space="preserve">being </w:delText>
        </w:r>
      </w:del>
      <w:r>
        <w:rPr>
          <w:iCs/>
          <w:lang w:val="en-GB"/>
        </w:rPr>
        <w:t xml:space="preserve">following and </w:t>
      </w:r>
      <w:ins w:id="350" w:author="Jochem Tolsma" w:date="2022-09-08T12:14:00Z">
        <w:r w:rsidR="00C05DB0">
          <w:rPr>
            <w:iCs/>
            <w:lang w:val="en-GB"/>
          </w:rPr>
          <w:t xml:space="preserve">being </w:t>
        </w:r>
      </w:ins>
      <w:r>
        <w:rPr>
          <w:iCs/>
          <w:lang w:val="en-GB"/>
        </w:rPr>
        <w:t>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lastRenderedPageBreak/>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446632D"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w:t>
      </w:r>
      <w:r w:rsidR="008F144F">
        <w:rPr>
          <w:lang w:val="en-US"/>
        </w:rPr>
        <w:t>@-mention</w:t>
      </w:r>
      <w:r>
        <w:rPr>
          <w:lang w:val="en-US"/>
        </w:rPr>
        <w:t xml:space="preserve">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3B9A6626"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957FC">
        <w:rPr>
          <w:lang w:val="en-US"/>
        </w:rPr>
        <w:instrText xml:space="preserve"> ADDIN ZOTERO_ITEM CSL_CITATION {"citationID":"dcdhNTk6","properties":{"formattedCitation":"(Jeroense et al. 2021; Matuszewski and Szab\\uc0\\u243{} 2019; Valle et al. 2022)","plainCitation":"(Jeroense et al. 2021; Matuszewski and Szabó 2019; Valle et al. 2022)","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Valle","given":"Marc Esteve Del"},{"family":"Broersma","given":"Marcel"},{"family":"Ponsioen","given":"Arnout"}],"issued":{"date-parts":[["2022"]]}}}],"schema":"https://github.com/citation-style-language/schema/raw/master/csl-citation.json"} </w:instrText>
      </w:r>
      <w:r w:rsidR="00A21456">
        <w:rPr>
          <w:lang w:val="en-US"/>
        </w:rPr>
        <w:fldChar w:fldCharType="separate"/>
      </w:r>
      <w:r w:rsidR="009957FC" w:rsidRPr="009957FC">
        <w:rPr>
          <w:rFonts w:ascii="Calibri" w:hAnsi="Calibri" w:cs="Calibri"/>
          <w:szCs w:val="24"/>
        </w:rPr>
        <w:t>(</w:t>
      </w:r>
      <w:proofErr w:type="spellStart"/>
      <w:r w:rsidR="009957FC" w:rsidRPr="009957FC">
        <w:rPr>
          <w:rFonts w:ascii="Calibri" w:hAnsi="Calibri" w:cs="Calibri"/>
          <w:szCs w:val="24"/>
        </w:rPr>
        <w:t>Jeroense</w:t>
      </w:r>
      <w:proofErr w:type="spellEnd"/>
      <w:r w:rsidR="009957FC" w:rsidRPr="009957FC">
        <w:rPr>
          <w:rFonts w:ascii="Calibri" w:hAnsi="Calibri" w:cs="Calibri"/>
          <w:szCs w:val="24"/>
        </w:rPr>
        <w:t xml:space="preserve"> et al. 2021; </w:t>
      </w:r>
      <w:proofErr w:type="spellStart"/>
      <w:r w:rsidR="009957FC" w:rsidRPr="009957FC">
        <w:rPr>
          <w:rFonts w:ascii="Calibri" w:hAnsi="Calibri" w:cs="Calibri"/>
          <w:szCs w:val="24"/>
        </w:rPr>
        <w:t>Matuszewski</w:t>
      </w:r>
      <w:proofErr w:type="spellEnd"/>
      <w:r w:rsidR="009957FC" w:rsidRPr="009957FC">
        <w:rPr>
          <w:rFonts w:ascii="Calibri" w:hAnsi="Calibri" w:cs="Calibri"/>
          <w:szCs w:val="24"/>
        </w:rPr>
        <w:t xml:space="preserve"> </w:t>
      </w:r>
      <w:proofErr w:type="spellStart"/>
      <w:r w:rsidR="009957FC" w:rsidRPr="009957FC">
        <w:rPr>
          <w:rFonts w:ascii="Calibri" w:hAnsi="Calibri" w:cs="Calibri"/>
          <w:szCs w:val="24"/>
        </w:rPr>
        <w:t>and</w:t>
      </w:r>
      <w:proofErr w:type="spellEnd"/>
      <w:r w:rsidR="009957FC" w:rsidRPr="009957FC">
        <w:rPr>
          <w:rFonts w:ascii="Calibri" w:hAnsi="Calibri" w:cs="Calibri"/>
          <w:szCs w:val="24"/>
        </w:rPr>
        <w:t xml:space="preserve"> </w:t>
      </w:r>
      <w:proofErr w:type="spellStart"/>
      <w:r w:rsidR="009957FC" w:rsidRPr="009957FC">
        <w:rPr>
          <w:rFonts w:ascii="Calibri" w:hAnsi="Calibri" w:cs="Calibri"/>
          <w:szCs w:val="24"/>
        </w:rPr>
        <w:t>Szabó</w:t>
      </w:r>
      <w:proofErr w:type="spellEnd"/>
      <w:r w:rsidR="009957FC" w:rsidRPr="009957FC">
        <w:rPr>
          <w:rFonts w:ascii="Calibri" w:hAnsi="Calibri" w:cs="Calibri"/>
          <w:szCs w:val="24"/>
        </w:rPr>
        <w:t xml:space="preserve"> 2019; </w:t>
      </w:r>
      <w:proofErr w:type="spellStart"/>
      <w:r w:rsidR="009957FC" w:rsidRPr="009957FC">
        <w:rPr>
          <w:rFonts w:ascii="Calibri" w:hAnsi="Calibri" w:cs="Calibri"/>
          <w:szCs w:val="24"/>
        </w:rPr>
        <w:t>Valle</w:t>
      </w:r>
      <w:proofErr w:type="spellEnd"/>
      <w:r w:rsidR="009957FC" w:rsidRPr="009957FC">
        <w:rPr>
          <w:rFonts w:ascii="Calibri" w:hAnsi="Calibri" w:cs="Calibri"/>
          <w:szCs w:val="24"/>
        </w:rPr>
        <w:t xml:space="preserve"> et al. 2022)</w:t>
      </w:r>
      <w:r w:rsidR="00A21456">
        <w:rPr>
          <w:lang w:val="en-US"/>
        </w:rPr>
        <w:fldChar w:fldCharType="end"/>
      </w:r>
      <w:r w:rsidRPr="0046458F">
        <w:rPr>
          <w:lang w:val="en-US"/>
        </w:rPr>
        <w:t>.</w:t>
      </w:r>
      <w:r>
        <w:rPr>
          <w:lang w:val="en-US"/>
        </w:rPr>
        <w:t xml:space="preserve"> </w:t>
      </w:r>
    </w:p>
    <w:p w14:paraId="0D2356BA" w14:textId="3749607A"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5356BA">
        <w:rPr>
          <w:lang w:val="en-US"/>
        </w:rPr>
        <w:instrText xml:space="preserve"> ADDIN ZOTERO_ITEM CSL_CITATION {"citationID":"o0hUt6RE","properties":{"formattedCitation":"(e.g., Vergeer, Hermans, and Sams 2013)","plainCitation":"(e.g., Vergeer, Hermans, and Sams 2013)","noteIndex":0},"citationItems":[{"id":91,"uris":["http://zotero.org/users/6814611/items/9RLEHNJY"],"itemData":{"id":91,"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w:t>
      </w:r>
      <w:ins w:id="351" w:author="Jochem Tolsma" w:date="2022-09-08T15:42:00Z">
        <w:r w:rsidR="00990E8D">
          <w:rPr>
            <w:lang w:val="en-US"/>
          </w:rPr>
          <w:t>Paradoxically</w:t>
        </w:r>
      </w:ins>
      <w:del w:id="352" w:author="Jochem Tolsma" w:date="2022-09-08T15:42:00Z">
        <w:r w:rsidR="00121EB2" w:rsidDel="00990E8D">
          <w:rPr>
            <w:lang w:val="en-US"/>
          </w:rPr>
          <w:delText>However</w:delText>
        </w:r>
      </w:del>
      <w:r w:rsidR="00121EB2">
        <w:rPr>
          <w:lang w:val="en-US"/>
        </w:rPr>
        <w:t xml:space="preserve">, focusing on </w:t>
      </w:r>
      <w:del w:id="353" w:author="Jochem Tolsma" w:date="2022-09-08T15:42:00Z">
        <w:r w:rsidR="00121EB2" w:rsidDel="00990E8D">
          <w:rPr>
            <w:lang w:val="en-US"/>
          </w:rPr>
          <w:delText xml:space="preserve">the development of the </w:delText>
        </w:r>
      </w:del>
      <w:r w:rsidR="00121EB2">
        <w:rPr>
          <w:lang w:val="en-US"/>
        </w:rPr>
        <w:t>network</w:t>
      </w:r>
      <w:ins w:id="354" w:author="Jochem Tolsma" w:date="2022-09-08T15:42:00Z">
        <w:r w:rsidR="00990E8D">
          <w:rPr>
            <w:lang w:val="en-US"/>
          </w:rPr>
          <w:t xml:space="preserve"> dynamics</w:t>
        </w:r>
      </w:ins>
      <w:del w:id="355" w:author="Jochem Tolsma" w:date="2022-09-08T15:42:00Z">
        <w:r w:rsidR="00121EB2" w:rsidDel="00990E8D">
          <w:rPr>
            <w:lang w:val="en-US"/>
          </w:rPr>
          <w:delText>s</w:delText>
        </w:r>
      </w:del>
      <w:r w:rsidR="00121EB2">
        <w:rPr>
          <w:lang w:val="en-US"/>
        </w:rPr>
        <w:t xml:space="preserve">, we reached the </w:t>
      </w:r>
      <w:del w:id="356" w:author="Jochem Tolsma" w:date="2022-09-08T15:42:00Z">
        <w:r w:rsidR="00121EB2" w:rsidDel="00990E8D">
          <w:rPr>
            <w:lang w:val="en-US"/>
          </w:rPr>
          <w:delText xml:space="preserve">exact opposite </w:delText>
        </w:r>
      </w:del>
      <w:r w:rsidR="00121EB2">
        <w:rPr>
          <w:lang w:val="en-US"/>
        </w:rPr>
        <w:t>conclusion</w:t>
      </w:r>
      <w:ins w:id="357" w:author="Jochem Tolsma" w:date="2022-09-08T15:42:00Z">
        <w:r w:rsidR="00990E8D">
          <w:rPr>
            <w:lang w:val="en-US"/>
          </w:rPr>
          <w:t xml:space="preserve"> that</w:t>
        </w:r>
      </w:ins>
      <w:ins w:id="358" w:author="Jochem Tolsma" w:date="2022-09-08T15:43:00Z">
        <w:r w:rsidR="00990E8D">
          <w:rPr>
            <w:lang w:val="en-US"/>
          </w:rPr>
          <w:t xml:space="preserve"> </w:t>
        </w:r>
      </w:ins>
      <w:del w:id="359" w:author="Jochem Tolsma" w:date="2022-09-08T15:44:00Z">
        <w:r w:rsidR="00121EB2" w:rsidDel="00990E8D">
          <w:rPr>
            <w:lang w:val="en-US"/>
          </w:rPr>
          <w:delText xml:space="preserve">, </w:delText>
        </w:r>
      </w:del>
      <w:r w:rsidR="00121EB2">
        <w:rPr>
          <w:lang w:val="en-US"/>
        </w:rPr>
        <w:t xml:space="preserve">preferences to form ties with co-party members became </w:t>
      </w:r>
      <w:r w:rsidR="00121EB2">
        <w:rPr>
          <w:lang w:val="en-US"/>
        </w:rPr>
        <w:lastRenderedPageBreak/>
        <w:t xml:space="preserve">more important to explain </w:t>
      </w:r>
      <w:del w:id="360" w:author="Jochem Tolsma" w:date="2022-09-08T15:44:00Z">
        <w:r w:rsidR="00121EB2" w:rsidDel="00990E8D">
          <w:rPr>
            <w:lang w:val="en-US"/>
          </w:rPr>
          <w:delText xml:space="preserve">the </w:delText>
        </w:r>
      </w:del>
      <w:ins w:id="361" w:author="Jochem Tolsma" w:date="2022-09-08T15:44:00Z">
        <w:r w:rsidR="00990E8D">
          <w:rPr>
            <w:lang w:val="en-US"/>
          </w:rPr>
          <w:t xml:space="preserve">changes in the </w:t>
        </w:r>
      </w:ins>
      <w:del w:id="362" w:author="Jochem Tolsma" w:date="2022-09-08T15:44:00Z">
        <w:r w:rsidR="00121EB2" w:rsidDel="00990E8D">
          <w:rPr>
            <w:lang w:val="en-US"/>
          </w:rPr>
          <w:delText xml:space="preserve">network structures </w:delText>
        </w:r>
      </w:del>
      <w:del w:id="363" w:author="Jochem Tolsma" w:date="2022-09-08T15:45:00Z">
        <w:r w:rsidR="00121EB2" w:rsidDel="00990E8D">
          <w:rPr>
            <w:lang w:val="en-US"/>
          </w:rPr>
          <w:delText xml:space="preserve">in the </w:delText>
        </w:r>
      </w:del>
      <w:r w:rsidR="00121EB2">
        <w:rPr>
          <w:lang w:val="en-US"/>
        </w:rPr>
        <w:t xml:space="preserve">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w:t>
      </w:r>
      <w:ins w:id="364" w:author="Jochem Tolsma" w:date="2022-09-08T15:45:00Z">
        <w:r w:rsidR="00990E8D">
          <w:rPr>
            <w:lang w:val="en-US"/>
          </w:rPr>
          <w:t xml:space="preserve"> and the importance of party</w:t>
        </w:r>
      </w:ins>
      <w:ins w:id="365" w:author="Jochem Tolsma" w:date="2022-09-08T15:46:00Z">
        <w:r w:rsidR="006B4B53">
          <w:rPr>
            <w:lang w:val="en-US"/>
          </w:rPr>
          <w:t>-based</w:t>
        </w:r>
      </w:ins>
      <w:ins w:id="366" w:author="Jochem Tolsma" w:date="2022-09-08T15:45:00Z">
        <w:r w:rsidR="00990E8D">
          <w:rPr>
            <w:lang w:val="en-US"/>
          </w:rPr>
          <w:t xml:space="preserve"> homophily</w:t>
        </w:r>
      </w:ins>
      <w:r w:rsidR="00217192">
        <w:rPr>
          <w:lang w:val="en-US"/>
        </w:rPr>
        <w:t xml:space="preserve"> </w:t>
      </w:r>
      <w:ins w:id="367" w:author="Jochem Tolsma" w:date="2022-09-08T20:38:00Z">
        <w:r w:rsidR="005511F0">
          <w:rPr>
            <w:lang w:val="en-US"/>
          </w:rPr>
          <w:t>t</w:t>
        </w:r>
      </w:ins>
      <w:ins w:id="368" w:author="Jochem Tolsma" w:date="2022-09-08T20:37:00Z">
        <w:r w:rsidR="005511F0">
          <w:rPr>
            <w:lang w:val="en-US"/>
          </w:rPr>
          <w:t xml:space="preserve">herein </w:t>
        </w:r>
      </w:ins>
      <w:r w:rsidR="00217192">
        <w:rPr>
          <w:lang w:val="en-US"/>
        </w:rPr>
        <w:t xml:space="preserve">if we had </w:t>
      </w:r>
      <w:del w:id="369" w:author="Jochem Tolsma" w:date="2022-09-08T20:38:00Z">
        <w:r w:rsidR="00217192" w:rsidDel="005511F0">
          <w:rPr>
            <w:lang w:val="en-US"/>
          </w:rPr>
          <w:delText>access to the development of</w:delText>
        </w:r>
      </w:del>
      <w:ins w:id="370" w:author="Jochem Tolsma" w:date="2022-09-08T20:38:00Z">
        <w:r w:rsidR="005511F0">
          <w:rPr>
            <w:lang w:val="en-US"/>
          </w:rPr>
          <w:t>observed the networks at more time-points</w:t>
        </w:r>
      </w:ins>
      <w:ins w:id="371" w:author="Jochem Tolsma" w:date="2022-09-08T20:41:00Z">
        <w:r w:rsidR="00AA3A61">
          <w:rPr>
            <w:lang w:val="en-US"/>
          </w:rPr>
          <w:t xml:space="preserve"> </w:t>
        </w:r>
      </w:ins>
      <w:del w:id="372" w:author="Jochem Tolsma" w:date="2022-09-08T20:38:00Z">
        <w:r w:rsidR="00217192" w:rsidDel="005511F0">
          <w:rPr>
            <w:lang w:val="en-US"/>
          </w:rPr>
          <w:delText xml:space="preserve"> t</w:delText>
        </w:r>
      </w:del>
      <w:del w:id="373" w:author="Jochem Tolsma" w:date="2022-09-08T20:39:00Z">
        <w:r w:rsidR="00217192" w:rsidDel="005511F0">
          <w:rPr>
            <w:lang w:val="en-US"/>
          </w:rPr>
          <w:delText xml:space="preserve">he networks </w:delText>
        </w:r>
      </w:del>
      <w:del w:id="374" w:author="Jochem Tolsma" w:date="2022-09-08T20:42:00Z">
        <w:r w:rsidR="00217192" w:rsidDel="00AA3A61">
          <w:rPr>
            <w:lang w:val="en-US"/>
          </w:rPr>
          <w:delText xml:space="preserve">on a monthly basis </w:delText>
        </w:r>
      </w:del>
      <w:r w:rsidR="00217192">
        <w:rPr>
          <w:lang w:val="en-US"/>
        </w:rPr>
        <w:t xml:space="preserve">over a longer time period. </w:t>
      </w:r>
    </w:p>
    <w:p w14:paraId="7F3AB8C2" w14:textId="424F996D"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5B494F" w:rsidRDefault="003F0BAF" w:rsidP="00283711">
      <w:pPr>
        <w:spacing w:line="480" w:lineRule="auto"/>
        <w:ind w:firstLine="0"/>
        <w:rPr>
          <w:b/>
          <w:bCs/>
          <w:iCs/>
          <w:lang w:val="de-DE"/>
        </w:rPr>
      </w:pPr>
      <w:r w:rsidRPr="005B494F">
        <w:rPr>
          <w:b/>
          <w:bCs/>
          <w:iCs/>
          <w:lang w:val="de-DE"/>
        </w:rPr>
        <w:t xml:space="preserve">6. </w:t>
      </w:r>
      <w:r w:rsidR="00793CE8" w:rsidRPr="005B494F">
        <w:rPr>
          <w:b/>
          <w:bCs/>
          <w:iCs/>
          <w:lang w:val="de-DE"/>
        </w:rPr>
        <w:t>References</w:t>
      </w:r>
    </w:p>
    <w:p w14:paraId="41488FFD" w14:textId="77777777" w:rsidR="009957FC" w:rsidRPr="009957FC" w:rsidRDefault="00793CE8" w:rsidP="009957FC">
      <w:pPr>
        <w:pStyle w:val="Bibliography"/>
        <w:rPr>
          <w:rFonts w:ascii="Calibri" w:hAnsi="Calibri" w:cs="Calibri"/>
          <w:lang w:val="en-US"/>
          <w:rPrChange w:id="375" w:author="Jochem Tolsma" w:date="2022-09-12T14:28:00Z">
            <w:rPr>
              <w:rFonts w:ascii="Calibri" w:hAnsi="Calibri" w:cs="Calibri"/>
            </w:rPr>
          </w:rPrChange>
        </w:rPr>
      </w:pPr>
      <w:r w:rsidRPr="005E20A8">
        <w:rPr>
          <w:iCs/>
          <w:lang w:val="en-GB"/>
        </w:rPr>
        <w:lastRenderedPageBreak/>
        <w:fldChar w:fldCharType="begin"/>
      </w:r>
      <w:r w:rsidR="00027015" w:rsidRPr="005356BA">
        <w:rPr>
          <w:iCs/>
          <w:lang w:val="en-US"/>
          <w:rPrChange w:id="376" w:author="Jochem Tolsma" w:date="2022-09-12T10:29:00Z">
            <w:rPr>
              <w:iCs/>
              <w:lang w:val="de-DE"/>
            </w:rPr>
          </w:rPrChange>
        </w:rPr>
        <w:instrText xml:space="preserve"> ADDIN ZOTERO_BIBL {"uncited":[],"omitted":[],"custom":[]} CSL_BIBLIOGRAPHY </w:instrText>
      </w:r>
      <w:r w:rsidRPr="005E20A8">
        <w:rPr>
          <w:iCs/>
          <w:lang w:val="en-GB"/>
        </w:rPr>
        <w:fldChar w:fldCharType="separate"/>
      </w:r>
      <w:r w:rsidR="009957FC" w:rsidRPr="009957FC">
        <w:rPr>
          <w:rFonts w:ascii="Calibri" w:hAnsi="Calibri" w:cs="Calibri"/>
          <w:lang w:val="en-US"/>
          <w:rPrChange w:id="377" w:author="Jochem Tolsma" w:date="2022-09-12T14:28:00Z">
            <w:rPr>
              <w:rFonts w:ascii="Calibri" w:hAnsi="Calibri" w:cs="Calibri"/>
            </w:rPr>
          </w:rPrChange>
        </w:rPr>
        <w:t xml:space="preserve">Bird, Karen. 2005. ‘The Political Representation of Visible Minorities in Electoral Democracies: A Comparison of France, Denmark, and Canada’. </w:t>
      </w:r>
      <w:r w:rsidR="009957FC" w:rsidRPr="009957FC">
        <w:rPr>
          <w:rFonts w:ascii="Calibri" w:hAnsi="Calibri" w:cs="Calibri"/>
          <w:i/>
          <w:iCs/>
          <w:lang w:val="en-US"/>
          <w:rPrChange w:id="378" w:author="Jochem Tolsma" w:date="2022-09-12T14:28:00Z">
            <w:rPr>
              <w:rFonts w:ascii="Calibri" w:hAnsi="Calibri" w:cs="Calibri"/>
              <w:i/>
              <w:iCs/>
            </w:rPr>
          </w:rPrChange>
        </w:rPr>
        <w:t>Nationalism and Ethnic Politics</w:t>
      </w:r>
      <w:r w:rsidR="009957FC" w:rsidRPr="009957FC">
        <w:rPr>
          <w:rFonts w:ascii="Calibri" w:hAnsi="Calibri" w:cs="Calibri"/>
          <w:lang w:val="en-US"/>
          <w:rPrChange w:id="379" w:author="Jochem Tolsma" w:date="2022-09-12T14:28:00Z">
            <w:rPr>
              <w:rFonts w:ascii="Calibri" w:hAnsi="Calibri" w:cs="Calibri"/>
            </w:rPr>
          </w:rPrChange>
        </w:rPr>
        <w:t xml:space="preserve"> 11(4):425–65.</w:t>
      </w:r>
    </w:p>
    <w:p w14:paraId="17C8A871" w14:textId="77777777" w:rsidR="009957FC" w:rsidRPr="009957FC" w:rsidRDefault="009957FC" w:rsidP="009957FC">
      <w:pPr>
        <w:pStyle w:val="Bibliography"/>
        <w:rPr>
          <w:rFonts w:ascii="Calibri" w:hAnsi="Calibri" w:cs="Calibri"/>
          <w:lang w:val="en-US"/>
          <w:rPrChange w:id="380" w:author="Jochem Tolsma" w:date="2022-09-12T14:28:00Z">
            <w:rPr>
              <w:rFonts w:ascii="Calibri" w:hAnsi="Calibri" w:cs="Calibri"/>
            </w:rPr>
          </w:rPrChange>
        </w:rPr>
      </w:pPr>
      <w:proofErr w:type="spellStart"/>
      <w:r w:rsidRPr="009957FC">
        <w:rPr>
          <w:rFonts w:ascii="Calibri" w:hAnsi="Calibri" w:cs="Calibri"/>
          <w:lang w:val="en-US"/>
          <w:rPrChange w:id="381" w:author="Jochem Tolsma" w:date="2022-09-12T14:28:00Z">
            <w:rPr>
              <w:rFonts w:ascii="Calibri" w:hAnsi="Calibri" w:cs="Calibri"/>
            </w:rPr>
          </w:rPrChange>
        </w:rPr>
        <w:t>Bloemraad</w:t>
      </w:r>
      <w:proofErr w:type="spellEnd"/>
      <w:r w:rsidRPr="009957FC">
        <w:rPr>
          <w:rFonts w:ascii="Calibri" w:hAnsi="Calibri" w:cs="Calibri"/>
          <w:lang w:val="en-US"/>
          <w:rPrChange w:id="382" w:author="Jochem Tolsma" w:date="2022-09-12T14:28:00Z">
            <w:rPr>
              <w:rFonts w:ascii="Calibri" w:hAnsi="Calibri" w:cs="Calibri"/>
            </w:rPr>
          </w:rPrChange>
        </w:rPr>
        <w:t xml:space="preserve">, Irene, and Karen </w:t>
      </w:r>
      <w:proofErr w:type="spellStart"/>
      <w:r w:rsidRPr="009957FC">
        <w:rPr>
          <w:rFonts w:ascii="Calibri" w:hAnsi="Calibri" w:cs="Calibri"/>
          <w:lang w:val="en-US"/>
          <w:rPrChange w:id="383" w:author="Jochem Tolsma" w:date="2022-09-12T14:28:00Z">
            <w:rPr>
              <w:rFonts w:ascii="Calibri" w:hAnsi="Calibri" w:cs="Calibri"/>
            </w:rPr>
          </w:rPrChange>
        </w:rPr>
        <w:t>Schönwälder</w:t>
      </w:r>
      <w:proofErr w:type="spellEnd"/>
      <w:r w:rsidRPr="009957FC">
        <w:rPr>
          <w:rFonts w:ascii="Calibri" w:hAnsi="Calibri" w:cs="Calibri"/>
          <w:lang w:val="en-US"/>
          <w:rPrChange w:id="384" w:author="Jochem Tolsma" w:date="2022-09-12T14:28:00Z">
            <w:rPr>
              <w:rFonts w:ascii="Calibri" w:hAnsi="Calibri" w:cs="Calibri"/>
            </w:rPr>
          </w:rPrChange>
        </w:rPr>
        <w:t xml:space="preserve">. 2013. ‘Immigrant and Ethnic Minority Representation in Europe: Conceptual Challenges and Theoretical Approaches’. </w:t>
      </w:r>
      <w:r w:rsidRPr="009957FC">
        <w:rPr>
          <w:rFonts w:ascii="Calibri" w:hAnsi="Calibri" w:cs="Calibri"/>
          <w:i/>
          <w:iCs/>
          <w:lang w:val="en-US"/>
          <w:rPrChange w:id="385" w:author="Jochem Tolsma" w:date="2022-09-12T14:28:00Z">
            <w:rPr>
              <w:rFonts w:ascii="Calibri" w:hAnsi="Calibri" w:cs="Calibri"/>
              <w:i/>
              <w:iCs/>
            </w:rPr>
          </w:rPrChange>
        </w:rPr>
        <w:t>West European Politics</w:t>
      </w:r>
      <w:r w:rsidRPr="009957FC">
        <w:rPr>
          <w:rFonts w:ascii="Calibri" w:hAnsi="Calibri" w:cs="Calibri"/>
          <w:lang w:val="en-US"/>
          <w:rPrChange w:id="386" w:author="Jochem Tolsma" w:date="2022-09-12T14:28:00Z">
            <w:rPr>
              <w:rFonts w:ascii="Calibri" w:hAnsi="Calibri" w:cs="Calibri"/>
            </w:rPr>
          </w:rPrChange>
        </w:rPr>
        <w:t xml:space="preserve"> 36(3):564–79.</w:t>
      </w:r>
    </w:p>
    <w:p w14:paraId="07F2AE20" w14:textId="77777777" w:rsidR="009957FC" w:rsidRPr="009957FC" w:rsidRDefault="009957FC" w:rsidP="009957FC">
      <w:pPr>
        <w:pStyle w:val="Bibliography"/>
        <w:rPr>
          <w:rFonts w:ascii="Calibri" w:hAnsi="Calibri" w:cs="Calibri"/>
          <w:lang w:val="en-US"/>
          <w:rPrChange w:id="387" w:author="Jochem Tolsma" w:date="2022-09-12T14:28:00Z">
            <w:rPr>
              <w:rFonts w:ascii="Calibri" w:hAnsi="Calibri" w:cs="Calibri"/>
            </w:rPr>
          </w:rPrChange>
        </w:rPr>
      </w:pPr>
      <w:r w:rsidRPr="009957FC">
        <w:rPr>
          <w:rFonts w:ascii="Calibri" w:hAnsi="Calibri" w:cs="Calibri"/>
          <w:lang w:val="en-US"/>
          <w:rPrChange w:id="388" w:author="Jochem Tolsma" w:date="2022-09-12T14:28:00Z">
            <w:rPr>
              <w:rFonts w:ascii="Calibri" w:hAnsi="Calibri" w:cs="Calibri"/>
            </w:rPr>
          </w:rPrChange>
        </w:rPr>
        <w:t xml:space="preserve">Bojanowski, Micha\l, and </w:t>
      </w:r>
      <w:proofErr w:type="spellStart"/>
      <w:r w:rsidRPr="009957FC">
        <w:rPr>
          <w:rFonts w:ascii="Calibri" w:hAnsi="Calibri" w:cs="Calibri"/>
          <w:lang w:val="en-US"/>
          <w:rPrChange w:id="389" w:author="Jochem Tolsma" w:date="2022-09-12T14:28:00Z">
            <w:rPr>
              <w:rFonts w:ascii="Calibri" w:hAnsi="Calibri" w:cs="Calibri"/>
            </w:rPr>
          </w:rPrChange>
        </w:rPr>
        <w:t>Rense</w:t>
      </w:r>
      <w:proofErr w:type="spellEnd"/>
      <w:r w:rsidRPr="009957FC">
        <w:rPr>
          <w:rFonts w:ascii="Calibri" w:hAnsi="Calibri" w:cs="Calibri"/>
          <w:lang w:val="en-US"/>
          <w:rPrChange w:id="390" w:author="Jochem Tolsma" w:date="2022-09-12T14:28:00Z">
            <w:rPr>
              <w:rFonts w:ascii="Calibri" w:hAnsi="Calibri" w:cs="Calibri"/>
            </w:rPr>
          </w:rPrChange>
        </w:rPr>
        <w:t xml:space="preserve"> Corten. 2014. ‘Measuring Segregation in Social Networks’. </w:t>
      </w:r>
      <w:r w:rsidRPr="009957FC">
        <w:rPr>
          <w:rFonts w:ascii="Calibri" w:hAnsi="Calibri" w:cs="Calibri"/>
          <w:i/>
          <w:iCs/>
          <w:lang w:val="en-US"/>
          <w:rPrChange w:id="391" w:author="Jochem Tolsma" w:date="2022-09-12T14:28:00Z">
            <w:rPr>
              <w:rFonts w:ascii="Calibri" w:hAnsi="Calibri" w:cs="Calibri"/>
              <w:i/>
              <w:iCs/>
            </w:rPr>
          </w:rPrChange>
        </w:rPr>
        <w:t>Social Networks</w:t>
      </w:r>
      <w:r w:rsidRPr="009957FC">
        <w:rPr>
          <w:rFonts w:ascii="Calibri" w:hAnsi="Calibri" w:cs="Calibri"/>
          <w:lang w:val="en-US"/>
          <w:rPrChange w:id="392" w:author="Jochem Tolsma" w:date="2022-09-12T14:28:00Z">
            <w:rPr>
              <w:rFonts w:ascii="Calibri" w:hAnsi="Calibri" w:cs="Calibri"/>
            </w:rPr>
          </w:rPrChange>
        </w:rPr>
        <w:t xml:space="preserve"> 39:14–32.</w:t>
      </w:r>
    </w:p>
    <w:p w14:paraId="040EC883" w14:textId="77777777" w:rsidR="009957FC" w:rsidRPr="009957FC" w:rsidRDefault="009957FC" w:rsidP="009957FC">
      <w:pPr>
        <w:pStyle w:val="Bibliography"/>
        <w:rPr>
          <w:rFonts w:ascii="Calibri" w:hAnsi="Calibri" w:cs="Calibri"/>
          <w:lang w:val="en-US"/>
          <w:rPrChange w:id="393" w:author="Jochem Tolsma" w:date="2022-09-12T14:28:00Z">
            <w:rPr>
              <w:rFonts w:ascii="Calibri" w:hAnsi="Calibri" w:cs="Calibri"/>
            </w:rPr>
          </w:rPrChange>
        </w:rPr>
      </w:pPr>
      <w:proofErr w:type="spellStart"/>
      <w:r w:rsidRPr="009957FC">
        <w:rPr>
          <w:rFonts w:ascii="Calibri" w:hAnsi="Calibri" w:cs="Calibri"/>
          <w:lang w:val="en-US"/>
          <w:rPrChange w:id="394" w:author="Jochem Tolsma" w:date="2022-09-12T14:28:00Z">
            <w:rPr>
              <w:rFonts w:ascii="Calibri" w:hAnsi="Calibri" w:cs="Calibri"/>
            </w:rPr>
          </w:rPrChange>
        </w:rPr>
        <w:t>Bossetta</w:t>
      </w:r>
      <w:proofErr w:type="spellEnd"/>
      <w:r w:rsidRPr="009957FC">
        <w:rPr>
          <w:rFonts w:ascii="Calibri" w:hAnsi="Calibri" w:cs="Calibri"/>
          <w:lang w:val="en-US"/>
          <w:rPrChange w:id="395" w:author="Jochem Tolsma" w:date="2022-09-12T14:28:00Z">
            <w:rPr>
              <w:rFonts w:ascii="Calibri" w:hAnsi="Calibri" w:cs="Calibri"/>
            </w:rPr>
          </w:rPrChange>
        </w:rPr>
        <w:t xml:space="preserve">, Michael. 2018. ‘The Digital Architectures of Social Media: Comparing Political Campaigning on Facebook, Twitter, Instagram, and Snapchat in the 2016 US Election’. </w:t>
      </w:r>
      <w:r w:rsidRPr="009957FC">
        <w:rPr>
          <w:rFonts w:ascii="Calibri" w:hAnsi="Calibri" w:cs="Calibri"/>
          <w:i/>
          <w:iCs/>
          <w:lang w:val="en-US"/>
          <w:rPrChange w:id="396" w:author="Jochem Tolsma" w:date="2022-09-12T14:28:00Z">
            <w:rPr>
              <w:rFonts w:ascii="Calibri" w:hAnsi="Calibri" w:cs="Calibri"/>
              <w:i/>
              <w:iCs/>
            </w:rPr>
          </w:rPrChange>
        </w:rPr>
        <w:t>Journalism &amp; Mass Communication Quarterly</w:t>
      </w:r>
      <w:r w:rsidRPr="009957FC">
        <w:rPr>
          <w:rFonts w:ascii="Calibri" w:hAnsi="Calibri" w:cs="Calibri"/>
          <w:lang w:val="en-US"/>
          <w:rPrChange w:id="397" w:author="Jochem Tolsma" w:date="2022-09-12T14:28:00Z">
            <w:rPr>
              <w:rFonts w:ascii="Calibri" w:hAnsi="Calibri" w:cs="Calibri"/>
            </w:rPr>
          </w:rPrChange>
        </w:rPr>
        <w:t xml:space="preserve"> 95(2):471–96.</w:t>
      </w:r>
    </w:p>
    <w:p w14:paraId="462EF69F" w14:textId="77777777" w:rsidR="009957FC" w:rsidRPr="009957FC" w:rsidRDefault="009957FC" w:rsidP="009957FC">
      <w:pPr>
        <w:pStyle w:val="Bibliography"/>
        <w:rPr>
          <w:rFonts w:ascii="Calibri" w:hAnsi="Calibri" w:cs="Calibri"/>
          <w:lang w:val="en-US"/>
          <w:rPrChange w:id="398" w:author="Jochem Tolsma" w:date="2022-09-12T14:28:00Z">
            <w:rPr>
              <w:rFonts w:ascii="Calibri" w:hAnsi="Calibri" w:cs="Calibri"/>
            </w:rPr>
          </w:rPrChange>
        </w:rPr>
      </w:pPr>
      <w:proofErr w:type="spellStart"/>
      <w:r w:rsidRPr="009957FC">
        <w:rPr>
          <w:rFonts w:ascii="Calibri" w:hAnsi="Calibri" w:cs="Calibri"/>
          <w:lang w:val="en-US"/>
          <w:rPrChange w:id="399" w:author="Jochem Tolsma" w:date="2022-09-12T14:28:00Z">
            <w:rPr>
              <w:rFonts w:ascii="Calibri" w:hAnsi="Calibri" w:cs="Calibri"/>
            </w:rPr>
          </w:rPrChange>
        </w:rPr>
        <w:t>Boutyline</w:t>
      </w:r>
      <w:proofErr w:type="spellEnd"/>
      <w:r w:rsidRPr="009957FC">
        <w:rPr>
          <w:rFonts w:ascii="Calibri" w:hAnsi="Calibri" w:cs="Calibri"/>
          <w:lang w:val="en-US"/>
          <w:rPrChange w:id="400" w:author="Jochem Tolsma" w:date="2022-09-12T14:28:00Z">
            <w:rPr>
              <w:rFonts w:ascii="Calibri" w:hAnsi="Calibri" w:cs="Calibri"/>
            </w:rPr>
          </w:rPrChange>
        </w:rPr>
        <w:t xml:space="preserve">, Andrei, and Robb </w:t>
      </w:r>
      <w:proofErr w:type="spellStart"/>
      <w:r w:rsidRPr="009957FC">
        <w:rPr>
          <w:rFonts w:ascii="Calibri" w:hAnsi="Calibri" w:cs="Calibri"/>
          <w:lang w:val="en-US"/>
          <w:rPrChange w:id="401" w:author="Jochem Tolsma" w:date="2022-09-12T14:28:00Z">
            <w:rPr>
              <w:rFonts w:ascii="Calibri" w:hAnsi="Calibri" w:cs="Calibri"/>
            </w:rPr>
          </w:rPrChange>
        </w:rPr>
        <w:t>Willer</w:t>
      </w:r>
      <w:proofErr w:type="spellEnd"/>
      <w:r w:rsidRPr="009957FC">
        <w:rPr>
          <w:rFonts w:ascii="Calibri" w:hAnsi="Calibri" w:cs="Calibri"/>
          <w:lang w:val="en-US"/>
          <w:rPrChange w:id="402" w:author="Jochem Tolsma" w:date="2022-09-12T14:28:00Z">
            <w:rPr>
              <w:rFonts w:ascii="Calibri" w:hAnsi="Calibri" w:cs="Calibri"/>
            </w:rPr>
          </w:rPrChange>
        </w:rPr>
        <w:t xml:space="preserve">. 2017. ‘The Social Structure of Political Echo Chambers: Variation in Ideological Homophily in Online Networks’. </w:t>
      </w:r>
      <w:r w:rsidRPr="009957FC">
        <w:rPr>
          <w:rFonts w:ascii="Calibri" w:hAnsi="Calibri" w:cs="Calibri"/>
          <w:i/>
          <w:iCs/>
          <w:lang w:val="en-US"/>
          <w:rPrChange w:id="403" w:author="Jochem Tolsma" w:date="2022-09-12T14:28:00Z">
            <w:rPr>
              <w:rFonts w:ascii="Calibri" w:hAnsi="Calibri" w:cs="Calibri"/>
              <w:i/>
              <w:iCs/>
            </w:rPr>
          </w:rPrChange>
        </w:rPr>
        <w:t>Political Psychology</w:t>
      </w:r>
      <w:r w:rsidRPr="009957FC">
        <w:rPr>
          <w:rFonts w:ascii="Calibri" w:hAnsi="Calibri" w:cs="Calibri"/>
          <w:lang w:val="en-US"/>
          <w:rPrChange w:id="404" w:author="Jochem Tolsma" w:date="2022-09-12T14:28:00Z">
            <w:rPr>
              <w:rFonts w:ascii="Calibri" w:hAnsi="Calibri" w:cs="Calibri"/>
            </w:rPr>
          </w:rPrChange>
        </w:rPr>
        <w:t xml:space="preserve"> 38(3):551–69.</w:t>
      </w:r>
    </w:p>
    <w:p w14:paraId="12B811F9" w14:textId="77777777" w:rsidR="009957FC" w:rsidRPr="009957FC" w:rsidRDefault="009957FC" w:rsidP="009957FC">
      <w:pPr>
        <w:pStyle w:val="Bibliography"/>
        <w:rPr>
          <w:rFonts w:ascii="Calibri" w:hAnsi="Calibri" w:cs="Calibri"/>
          <w:lang w:val="en-US"/>
          <w:rPrChange w:id="405" w:author="Jochem Tolsma" w:date="2022-09-12T14:28:00Z">
            <w:rPr>
              <w:rFonts w:ascii="Calibri" w:hAnsi="Calibri" w:cs="Calibri"/>
            </w:rPr>
          </w:rPrChange>
        </w:rPr>
      </w:pPr>
      <w:r w:rsidRPr="009957FC">
        <w:rPr>
          <w:rFonts w:ascii="Calibri" w:hAnsi="Calibri" w:cs="Calibri"/>
          <w:lang w:val="en-US"/>
          <w:rPrChange w:id="406" w:author="Jochem Tolsma" w:date="2022-09-12T14:28:00Z">
            <w:rPr>
              <w:rFonts w:ascii="Calibri" w:hAnsi="Calibri" w:cs="Calibri"/>
            </w:rPr>
          </w:rPrChange>
        </w:rPr>
        <w:t xml:space="preserve">Boyd, </w:t>
      </w:r>
      <w:proofErr w:type="spellStart"/>
      <w:r w:rsidRPr="009957FC">
        <w:rPr>
          <w:rFonts w:ascii="Calibri" w:hAnsi="Calibri" w:cs="Calibri"/>
          <w:lang w:val="en-US"/>
          <w:rPrChange w:id="407" w:author="Jochem Tolsma" w:date="2022-09-12T14:28:00Z">
            <w:rPr>
              <w:rFonts w:ascii="Calibri" w:hAnsi="Calibri" w:cs="Calibri"/>
            </w:rPr>
          </w:rPrChange>
        </w:rPr>
        <w:t>Danah</w:t>
      </w:r>
      <w:proofErr w:type="spellEnd"/>
      <w:r w:rsidRPr="009957FC">
        <w:rPr>
          <w:rFonts w:ascii="Calibri" w:hAnsi="Calibri" w:cs="Calibri"/>
          <w:lang w:val="en-US"/>
          <w:rPrChange w:id="408" w:author="Jochem Tolsma" w:date="2022-09-12T14:28:00Z">
            <w:rPr>
              <w:rFonts w:ascii="Calibri" w:hAnsi="Calibri" w:cs="Calibri"/>
            </w:rPr>
          </w:rPrChange>
        </w:rPr>
        <w:t xml:space="preserve">, Scott Golder, and Gilad Lotan. 2010. ‘Tweet, Tweet, Retweet: Conversational Aspects of Retweeting on Twitter’. Pp. 1–10 in </w:t>
      </w:r>
      <w:r w:rsidRPr="009957FC">
        <w:rPr>
          <w:rFonts w:ascii="Calibri" w:hAnsi="Calibri" w:cs="Calibri"/>
          <w:i/>
          <w:iCs/>
          <w:lang w:val="en-US"/>
          <w:rPrChange w:id="409" w:author="Jochem Tolsma" w:date="2022-09-12T14:28:00Z">
            <w:rPr>
              <w:rFonts w:ascii="Calibri" w:hAnsi="Calibri" w:cs="Calibri"/>
              <w:i/>
              <w:iCs/>
            </w:rPr>
          </w:rPrChange>
        </w:rPr>
        <w:t>2010 43rd Hawaii international conference on system sciences</w:t>
      </w:r>
      <w:r w:rsidRPr="009957FC">
        <w:rPr>
          <w:rFonts w:ascii="Calibri" w:hAnsi="Calibri" w:cs="Calibri"/>
          <w:lang w:val="en-US"/>
          <w:rPrChange w:id="410" w:author="Jochem Tolsma" w:date="2022-09-12T14:28:00Z">
            <w:rPr>
              <w:rFonts w:ascii="Calibri" w:hAnsi="Calibri" w:cs="Calibri"/>
            </w:rPr>
          </w:rPrChange>
        </w:rPr>
        <w:t>. IEEE.</w:t>
      </w:r>
    </w:p>
    <w:p w14:paraId="3A9639A0" w14:textId="77777777" w:rsidR="009957FC" w:rsidRPr="009957FC" w:rsidRDefault="009957FC" w:rsidP="009957FC">
      <w:pPr>
        <w:pStyle w:val="Bibliography"/>
        <w:rPr>
          <w:rFonts w:ascii="Calibri" w:hAnsi="Calibri" w:cs="Calibri"/>
          <w:lang w:val="en-US"/>
          <w:rPrChange w:id="411" w:author="Jochem Tolsma" w:date="2022-09-12T14:28:00Z">
            <w:rPr>
              <w:rFonts w:ascii="Calibri" w:hAnsi="Calibri" w:cs="Calibri"/>
            </w:rPr>
          </w:rPrChange>
        </w:rPr>
      </w:pPr>
      <w:r w:rsidRPr="009957FC">
        <w:rPr>
          <w:rFonts w:ascii="Calibri" w:hAnsi="Calibri" w:cs="Calibri"/>
          <w:lang w:val="en-US"/>
          <w:rPrChange w:id="412" w:author="Jochem Tolsma" w:date="2022-09-12T14:28:00Z">
            <w:rPr>
              <w:rFonts w:ascii="Calibri" w:hAnsi="Calibri" w:cs="Calibri"/>
            </w:rPr>
          </w:rPrChange>
        </w:rPr>
        <w:t xml:space="preserve">Brundidge, Jennifer. 2010. ‘Encountering “Difference” in the Contemporary Public Sphere: The Contribution of the Internet to the Heterogeneity of Political Discussion Networks’. </w:t>
      </w:r>
      <w:r w:rsidRPr="009957FC">
        <w:rPr>
          <w:rFonts w:ascii="Calibri" w:hAnsi="Calibri" w:cs="Calibri"/>
          <w:i/>
          <w:iCs/>
          <w:lang w:val="en-US"/>
          <w:rPrChange w:id="413" w:author="Jochem Tolsma" w:date="2022-09-12T14:28:00Z">
            <w:rPr>
              <w:rFonts w:ascii="Calibri" w:hAnsi="Calibri" w:cs="Calibri"/>
              <w:i/>
              <w:iCs/>
            </w:rPr>
          </w:rPrChange>
        </w:rPr>
        <w:t>Journal of Communication</w:t>
      </w:r>
      <w:r w:rsidRPr="009957FC">
        <w:rPr>
          <w:rFonts w:ascii="Calibri" w:hAnsi="Calibri" w:cs="Calibri"/>
          <w:lang w:val="en-US"/>
          <w:rPrChange w:id="414" w:author="Jochem Tolsma" w:date="2022-09-12T14:28:00Z">
            <w:rPr>
              <w:rFonts w:ascii="Calibri" w:hAnsi="Calibri" w:cs="Calibri"/>
            </w:rPr>
          </w:rPrChange>
        </w:rPr>
        <w:t xml:space="preserve"> 60(4):680–700.</w:t>
      </w:r>
    </w:p>
    <w:p w14:paraId="302D837F" w14:textId="77777777" w:rsidR="009957FC" w:rsidRPr="009957FC" w:rsidRDefault="009957FC" w:rsidP="009957FC">
      <w:pPr>
        <w:pStyle w:val="Bibliography"/>
        <w:rPr>
          <w:rFonts w:ascii="Calibri" w:hAnsi="Calibri" w:cs="Calibri"/>
          <w:lang w:val="en-US"/>
          <w:rPrChange w:id="415" w:author="Jochem Tolsma" w:date="2022-09-12T14:28:00Z">
            <w:rPr>
              <w:rFonts w:ascii="Calibri" w:hAnsi="Calibri" w:cs="Calibri"/>
            </w:rPr>
          </w:rPrChange>
        </w:rPr>
      </w:pPr>
      <w:proofErr w:type="spellStart"/>
      <w:r w:rsidRPr="009957FC">
        <w:rPr>
          <w:rFonts w:ascii="Calibri" w:hAnsi="Calibri" w:cs="Calibri"/>
          <w:lang w:val="en-US"/>
          <w:rPrChange w:id="416" w:author="Jochem Tolsma" w:date="2022-09-12T14:28:00Z">
            <w:rPr>
              <w:rFonts w:ascii="Calibri" w:hAnsi="Calibri" w:cs="Calibri"/>
            </w:rPr>
          </w:rPrChange>
        </w:rPr>
        <w:t>Casal</w:t>
      </w:r>
      <w:proofErr w:type="spellEnd"/>
      <w:r w:rsidRPr="009957FC">
        <w:rPr>
          <w:rFonts w:ascii="Calibri" w:hAnsi="Calibri" w:cs="Calibri"/>
          <w:lang w:val="en-US"/>
          <w:rPrChange w:id="417" w:author="Jochem Tolsma" w:date="2022-09-12T14:28:00Z">
            <w:rPr>
              <w:rFonts w:ascii="Calibri" w:hAnsi="Calibri" w:cs="Calibri"/>
            </w:rPr>
          </w:rPrChange>
        </w:rPr>
        <w:t xml:space="preserve"> </w:t>
      </w:r>
      <w:proofErr w:type="spellStart"/>
      <w:r w:rsidRPr="009957FC">
        <w:rPr>
          <w:rFonts w:ascii="Calibri" w:hAnsi="Calibri" w:cs="Calibri"/>
          <w:lang w:val="en-US"/>
          <w:rPrChange w:id="418" w:author="Jochem Tolsma" w:date="2022-09-12T14:28:00Z">
            <w:rPr>
              <w:rFonts w:ascii="Calibri" w:hAnsi="Calibri" w:cs="Calibri"/>
            </w:rPr>
          </w:rPrChange>
        </w:rPr>
        <w:t>Bértoa</w:t>
      </w:r>
      <w:proofErr w:type="spellEnd"/>
      <w:r w:rsidRPr="009957FC">
        <w:rPr>
          <w:rFonts w:ascii="Calibri" w:hAnsi="Calibri" w:cs="Calibri"/>
          <w:lang w:val="en-US"/>
          <w:rPrChange w:id="419" w:author="Jochem Tolsma" w:date="2022-09-12T14:28:00Z">
            <w:rPr>
              <w:rFonts w:ascii="Calibri" w:hAnsi="Calibri" w:cs="Calibri"/>
            </w:rPr>
          </w:rPrChange>
        </w:rPr>
        <w:t xml:space="preserve">, F. 2021. </w:t>
      </w:r>
      <w:r w:rsidRPr="009957FC">
        <w:rPr>
          <w:rFonts w:ascii="Calibri" w:hAnsi="Calibri" w:cs="Calibri"/>
          <w:i/>
          <w:iCs/>
          <w:lang w:val="en-US"/>
          <w:rPrChange w:id="420" w:author="Jochem Tolsma" w:date="2022-09-12T14:28:00Z">
            <w:rPr>
              <w:rFonts w:ascii="Calibri" w:hAnsi="Calibri" w:cs="Calibri"/>
              <w:i/>
              <w:iCs/>
            </w:rPr>
          </w:rPrChange>
        </w:rPr>
        <w:t xml:space="preserve">Database on WHO GOVERNS in Europe and beyond, </w:t>
      </w:r>
      <w:proofErr w:type="spellStart"/>
      <w:r w:rsidRPr="009957FC">
        <w:rPr>
          <w:rFonts w:ascii="Calibri" w:hAnsi="Calibri" w:cs="Calibri"/>
          <w:i/>
          <w:iCs/>
          <w:lang w:val="en-US"/>
          <w:rPrChange w:id="421" w:author="Jochem Tolsma" w:date="2022-09-12T14:28:00Z">
            <w:rPr>
              <w:rFonts w:ascii="Calibri" w:hAnsi="Calibri" w:cs="Calibri"/>
              <w:i/>
              <w:iCs/>
            </w:rPr>
          </w:rPrChange>
        </w:rPr>
        <w:t>PSGo</w:t>
      </w:r>
      <w:proofErr w:type="spellEnd"/>
      <w:r w:rsidRPr="009957FC">
        <w:rPr>
          <w:rFonts w:ascii="Calibri" w:hAnsi="Calibri" w:cs="Calibri"/>
          <w:lang w:val="en-US"/>
          <w:rPrChange w:id="422" w:author="Jochem Tolsma" w:date="2022-09-12T14:28:00Z">
            <w:rPr>
              <w:rFonts w:ascii="Calibri" w:hAnsi="Calibri" w:cs="Calibri"/>
            </w:rPr>
          </w:rPrChange>
        </w:rPr>
        <w:t>.</w:t>
      </w:r>
    </w:p>
    <w:p w14:paraId="5D1A66D7" w14:textId="77777777" w:rsidR="009957FC" w:rsidRPr="009957FC" w:rsidRDefault="009957FC" w:rsidP="009957FC">
      <w:pPr>
        <w:pStyle w:val="Bibliography"/>
        <w:rPr>
          <w:rFonts w:ascii="Calibri" w:hAnsi="Calibri" w:cs="Calibri"/>
          <w:lang w:val="en-US"/>
          <w:rPrChange w:id="423" w:author="Jochem Tolsma" w:date="2022-09-12T14:28:00Z">
            <w:rPr>
              <w:rFonts w:ascii="Calibri" w:hAnsi="Calibri" w:cs="Calibri"/>
            </w:rPr>
          </w:rPrChange>
        </w:rPr>
      </w:pPr>
      <w:proofErr w:type="spellStart"/>
      <w:r w:rsidRPr="009957FC">
        <w:rPr>
          <w:rFonts w:ascii="Calibri" w:hAnsi="Calibri" w:cs="Calibri"/>
          <w:lang w:val="de-DE"/>
          <w:rPrChange w:id="424" w:author="Jochem Tolsma" w:date="2022-09-12T14:28:00Z">
            <w:rPr>
              <w:rFonts w:ascii="Calibri" w:hAnsi="Calibri" w:cs="Calibri"/>
            </w:rPr>
          </w:rPrChange>
        </w:rPr>
        <w:t>Celis</w:t>
      </w:r>
      <w:proofErr w:type="spellEnd"/>
      <w:r w:rsidRPr="009957FC">
        <w:rPr>
          <w:rFonts w:ascii="Calibri" w:hAnsi="Calibri" w:cs="Calibri"/>
          <w:lang w:val="de-DE"/>
          <w:rPrChange w:id="425" w:author="Jochem Tolsma" w:date="2022-09-12T14:28:00Z">
            <w:rPr>
              <w:rFonts w:ascii="Calibri" w:hAnsi="Calibri" w:cs="Calibri"/>
            </w:rPr>
          </w:rPrChange>
        </w:rPr>
        <w:t xml:space="preserve">, Karen, and Liza M. </w:t>
      </w:r>
      <w:proofErr w:type="spellStart"/>
      <w:r w:rsidRPr="009957FC">
        <w:rPr>
          <w:rFonts w:ascii="Calibri" w:hAnsi="Calibri" w:cs="Calibri"/>
          <w:lang w:val="de-DE"/>
          <w:rPrChange w:id="426" w:author="Jochem Tolsma" w:date="2022-09-12T14:28:00Z">
            <w:rPr>
              <w:rFonts w:ascii="Calibri" w:hAnsi="Calibri" w:cs="Calibri"/>
            </w:rPr>
          </w:rPrChange>
        </w:rPr>
        <w:t>Mügge</w:t>
      </w:r>
      <w:proofErr w:type="spellEnd"/>
      <w:r w:rsidRPr="009957FC">
        <w:rPr>
          <w:rFonts w:ascii="Calibri" w:hAnsi="Calibri" w:cs="Calibri"/>
          <w:lang w:val="de-DE"/>
          <w:rPrChange w:id="427" w:author="Jochem Tolsma" w:date="2022-09-12T14:28:00Z">
            <w:rPr>
              <w:rFonts w:ascii="Calibri" w:hAnsi="Calibri" w:cs="Calibri"/>
            </w:rPr>
          </w:rPrChange>
        </w:rPr>
        <w:t xml:space="preserve">. </w:t>
      </w:r>
      <w:r w:rsidRPr="009957FC">
        <w:rPr>
          <w:rFonts w:ascii="Calibri" w:hAnsi="Calibri" w:cs="Calibri"/>
          <w:lang w:val="en-US"/>
          <w:rPrChange w:id="428" w:author="Jochem Tolsma" w:date="2022-09-12T14:28:00Z">
            <w:rPr>
              <w:rFonts w:ascii="Calibri" w:hAnsi="Calibri" w:cs="Calibri"/>
            </w:rPr>
          </w:rPrChange>
        </w:rPr>
        <w:t xml:space="preserve">2018. ‘Whose Equality? Measuring Group Representation’. </w:t>
      </w:r>
      <w:r w:rsidRPr="009957FC">
        <w:rPr>
          <w:rFonts w:ascii="Calibri" w:hAnsi="Calibri" w:cs="Calibri"/>
          <w:i/>
          <w:iCs/>
          <w:lang w:val="en-US"/>
          <w:rPrChange w:id="429" w:author="Jochem Tolsma" w:date="2022-09-12T14:28:00Z">
            <w:rPr>
              <w:rFonts w:ascii="Calibri" w:hAnsi="Calibri" w:cs="Calibri"/>
              <w:i/>
              <w:iCs/>
            </w:rPr>
          </w:rPrChange>
        </w:rPr>
        <w:t>Politics</w:t>
      </w:r>
      <w:r w:rsidRPr="009957FC">
        <w:rPr>
          <w:rFonts w:ascii="Calibri" w:hAnsi="Calibri" w:cs="Calibri"/>
          <w:lang w:val="en-US"/>
          <w:rPrChange w:id="430" w:author="Jochem Tolsma" w:date="2022-09-12T14:28:00Z">
            <w:rPr>
              <w:rFonts w:ascii="Calibri" w:hAnsi="Calibri" w:cs="Calibri"/>
            </w:rPr>
          </w:rPrChange>
        </w:rPr>
        <w:t xml:space="preserve"> 38(2):197–213.</w:t>
      </w:r>
    </w:p>
    <w:p w14:paraId="58E83FCA" w14:textId="77777777" w:rsidR="009957FC" w:rsidRPr="009957FC" w:rsidRDefault="009957FC" w:rsidP="009957FC">
      <w:pPr>
        <w:pStyle w:val="Bibliography"/>
        <w:rPr>
          <w:rFonts w:ascii="Calibri" w:hAnsi="Calibri" w:cs="Calibri"/>
          <w:lang w:val="en-US"/>
          <w:rPrChange w:id="431" w:author="Jochem Tolsma" w:date="2022-09-12T14:28:00Z">
            <w:rPr>
              <w:rFonts w:ascii="Calibri" w:hAnsi="Calibri" w:cs="Calibri"/>
            </w:rPr>
          </w:rPrChange>
        </w:rPr>
      </w:pPr>
      <w:r w:rsidRPr="009957FC">
        <w:rPr>
          <w:rFonts w:ascii="Calibri" w:hAnsi="Calibri" w:cs="Calibri"/>
          <w:lang w:val="en-US"/>
          <w:rPrChange w:id="432" w:author="Jochem Tolsma" w:date="2022-09-12T14:28:00Z">
            <w:rPr>
              <w:rFonts w:ascii="Calibri" w:hAnsi="Calibri" w:cs="Calibri"/>
            </w:rPr>
          </w:rPrChange>
        </w:rPr>
        <w:t xml:space="preserve">Colleoni, Elanor, Alessandro </w:t>
      </w:r>
      <w:proofErr w:type="spellStart"/>
      <w:r w:rsidRPr="009957FC">
        <w:rPr>
          <w:rFonts w:ascii="Calibri" w:hAnsi="Calibri" w:cs="Calibri"/>
          <w:lang w:val="en-US"/>
          <w:rPrChange w:id="433" w:author="Jochem Tolsma" w:date="2022-09-12T14:28:00Z">
            <w:rPr>
              <w:rFonts w:ascii="Calibri" w:hAnsi="Calibri" w:cs="Calibri"/>
            </w:rPr>
          </w:rPrChange>
        </w:rPr>
        <w:t>Rozza</w:t>
      </w:r>
      <w:proofErr w:type="spellEnd"/>
      <w:r w:rsidRPr="009957FC">
        <w:rPr>
          <w:rFonts w:ascii="Calibri" w:hAnsi="Calibri" w:cs="Calibri"/>
          <w:lang w:val="en-US"/>
          <w:rPrChange w:id="434" w:author="Jochem Tolsma" w:date="2022-09-12T14:28:00Z">
            <w:rPr>
              <w:rFonts w:ascii="Calibri" w:hAnsi="Calibri" w:cs="Calibri"/>
            </w:rPr>
          </w:rPrChange>
        </w:rPr>
        <w:t xml:space="preserve">, and Adam Arvidsson. 2014. ‘Echo Chamber or Public Sphere? Predicting Political Orientation and Measuring Political Homophily in Twitter Using Big Data’. </w:t>
      </w:r>
      <w:r w:rsidRPr="009957FC">
        <w:rPr>
          <w:rFonts w:ascii="Calibri" w:hAnsi="Calibri" w:cs="Calibri"/>
          <w:i/>
          <w:iCs/>
          <w:lang w:val="en-US"/>
          <w:rPrChange w:id="435" w:author="Jochem Tolsma" w:date="2022-09-12T14:28:00Z">
            <w:rPr>
              <w:rFonts w:ascii="Calibri" w:hAnsi="Calibri" w:cs="Calibri"/>
              <w:i/>
              <w:iCs/>
            </w:rPr>
          </w:rPrChange>
        </w:rPr>
        <w:t>Journal of Communication</w:t>
      </w:r>
      <w:r w:rsidRPr="009957FC">
        <w:rPr>
          <w:rFonts w:ascii="Calibri" w:hAnsi="Calibri" w:cs="Calibri"/>
          <w:lang w:val="en-US"/>
          <w:rPrChange w:id="436" w:author="Jochem Tolsma" w:date="2022-09-12T14:28:00Z">
            <w:rPr>
              <w:rFonts w:ascii="Calibri" w:hAnsi="Calibri" w:cs="Calibri"/>
            </w:rPr>
          </w:rPrChange>
        </w:rPr>
        <w:t xml:space="preserve"> 64(2):317–32.</w:t>
      </w:r>
    </w:p>
    <w:p w14:paraId="60E4019F" w14:textId="77777777" w:rsidR="009957FC" w:rsidRPr="009957FC" w:rsidRDefault="009957FC" w:rsidP="009957FC">
      <w:pPr>
        <w:pStyle w:val="Bibliography"/>
        <w:rPr>
          <w:rFonts w:ascii="Calibri" w:hAnsi="Calibri" w:cs="Calibri"/>
          <w:lang w:val="en-US"/>
          <w:rPrChange w:id="437" w:author="Jochem Tolsma" w:date="2022-09-12T14:28:00Z">
            <w:rPr>
              <w:rFonts w:ascii="Calibri" w:hAnsi="Calibri" w:cs="Calibri"/>
            </w:rPr>
          </w:rPrChange>
        </w:rPr>
      </w:pPr>
      <w:proofErr w:type="spellStart"/>
      <w:r w:rsidRPr="009957FC">
        <w:rPr>
          <w:rFonts w:ascii="Calibri" w:hAnsi="Calibri" w:cs="Calibri"/>
          <w:lang w:val="en-US"/>
          <w:rPrChange w:id="438" w:author="Jochem Tolsma" w:date="2022-09-12T14:28:00Z">
            <w:rPr>
              <w:rFonts w:ascii="Calibri" w:hAnsi="Calibri" w:cs="Calibri"/>
            </w:rPr>
          </w:rPrChange>
        </w:rPr>
        <w:t>Dahlerup</w:t>
      </w:r>
      <w:proofErr w:type="spellEnd"/>
      <w:r w:rsidRPr="009957FC">
        <w:rPr>
          <w:rFonts w:ascii="Calibri" w:hAnsi="Calibri" w:cs="Calibri"/>
          <w:lang w:val="en-US"/>
          <w:rPrChange w:id="439" w:author="Jochem Tolsma" w:date="2022-09-12T14:28:00Z">
            <w:rPr>
              <w:rFonts w:ascii="Calibri" w:hAnsi="Calibri" w:cs="Calibri"/>
            </w:rPr>
          </w:rPrChange>
        </w:rPr>
        <w:t xml:space="preserve">, </w:t>
      </w:r>
      <w:proofErr w:type="spellStart"/>
      <w:r w:rsidRPr="009957FC">
        <w:rPr>
          <w:rFonts w:ascii="Calibri" w:hAnsi="Calibri" w:cs="Calibri"/>
          <w:lang w:val="en-US"/>
          <w:rPrChange w:id="440" w:author="Jochem Tolsma" w:date="2022-09-12T14:28:00Z">
            <w:rPr>
              <w:rFonts w:ascii="Calibri" w:hAnsi="Calibri" w:cs="Calibri"/>
            </w:rPr>
          </w:rPrChange>
        </w:rPr>
        <w:t>Drude</w:t>
      </w:r>
      <w:proofErr w:type="spellEnd"/>
      <w:r w:rsidRPr="009957FC">
        <w:rPr>
          <w:rFonts w:ascii="Calibri" w:hAnsi="Calibri" w:cs="Calibri"/>
          <w:lang w:val="en-US"/>
          <w:rPrChange w:id="441" w:author="Jochem Tolsma" w:date="2022-09-12T14:28:00Z">
            <w:rPr>
              <w:rFonts w:ascii="Calibri" w:hAnsi="Calibri" w:cs="Calibri"/>
            </w:rPr>
          </w:rPrChange>
        </w:rPr>
        <w:t xml:space="preserve">, and Monique </w:t>
      </w:r>
      <w:proofErr w:type="spellStart"/>
      <w:r w:rsidRPr="009957FC">
        <w:rPr>
          <w:rFonts w:ascii="Calibri" w:hAnsi="Calibri" w:cs="Calibri"/>
          <w:lang w:val="en-US"/>
          <w:rPrChange w:id="442" w:author="Jochem Tolsma" w:date="2022-09-12T14:28:00Z">
            <w:rPr>
              <w:rFonts w:ascii="Calibri" w:hAnsi="Calibri" w:cs="Calibri"/>
            </w:rPr>
          </w:rPrChange>
        </w:rPr>
        <w:t>Leyenaar</w:t>
      </w:r>
      <w:proofErr w:type="spellEnd"/>
      <w:r w:rsidRPr="009957FC">
        <w:rPr>
          <w:rFonts w:ascii="Calibri" w:hAnsi="Calibri" w:cs="Calibri"/>
          <w:lang w:val="en-US"/>
          <w:rPrChange w:id="443" w:author="Jochem Tolsma" w:date="2022-09-12T14:28:00Z">
            <w:rPr>
              <w:rFonts w:ascii="Calibri" w:hAnsi="Calibri" w:cs="Calibri"/>
            </w:rPr>
          </w:rPrChange>
        </w:rPr>
        <w:t xml:space="preserve">, eds. 2013. </w:t>
      </w:r>
      <w:r w:rsidRPr="009957FC">
        <w:rPr>
          <w:rFonts w:ascii="Calibri" w:hAnsi="Calibri" w:cs="Calibri"/>
          <w:i/>
          <w:iCs/>
          <w:lang w:val="en-US"/>
          <w:rPrChange w:id="444" w:author="Jochem Tolsma" w:date="2022-09-12T14:28:00Z">
            <w:rPr>
              <w:rFonts w:ascii="Calibri" w:hAnsi="Calibri" w:cs="Calibri"/>
              <w:i/>
              <w:iCs/>
            </w:rPr>
          </w:rPrChange>
        </w:rPr>
        <w:t>Breaking Male Dominance in Politics</w:t>
      </w:r>
      <w:r w:rsidRPr="009957FC">
        <w:rPr>
          <w:rFonts w:ascii="Calibri" w:hAnsi="Calibri" w:cs="Calibri"/>
          <w:lang w:val="en-US"/>
          <w:rPrChange w:id="445" w:author="Jochem Tolsma" w:date="2022-09-12T14:28:00Z">
            <w:rPr>
              <w:rFonts w:ascii="Calibri" w:hAnsi="Calibri" w:cs="Calibri"/>
            </w:rPr>
          </w:rPrChange>
        </w:rPr>
        <w:t>. Vol. 10. Oxford: OUP.</w:t>
      </w:r>
    </w:p>
    <w:p w14:paraId="261F176A" w14:textId="77777777" w:rsidR="009957FC" w:rsidRPr="009957FC" w:rsidRDefault="009957FC" w:rsidP="009957FC">
      <w:pPr>
        <w:pStyle w:val="Bibliography"/>
        <w:rPr>
          <w:rFonts w:ascii="Calibri" w:hAnsi="Calibri" w:cs="Calibri"/>
          <w:lang w:val="en-US"/>
          <w:rPrChange w:id="446" w:author="Jochem Tolsma" w:date="2022-09-12T14:28:00Z">
            <w:rPr>
              <w:rFonts w:ascii="Calibri" w:hAnsi="Calibri" w:cs="Calibri"/>
            </w:rPr>
          </w:rPrChange>
        </w:rPr>
      </w:pPr>
      <w:r w:rsidRPr="009957FC">
        <w:rPr>
          <w:rFonts w:ascii="Calibri" w:hAnsi="Calibri" w:cs="Calibri"/>
          <w:lang w:val="en-US"/>
          <w:rPrChange w:id="447" w:author="Jochem Tolsma" w:date="2022-09-12T14:28:00Z">
            <w:rPr>
              <w:rFonts w:ascii="Calibri" w:hAnsi="Calibri" w:cs="Calibri"/>
            </w:rPr>
          </w:rPrChange>
        </w:rPr>
        <w:t xml:space="preserve">Del Valle, Marc </w:t>
      </w:r>
      <w:proofErr w:type="spellStart"/>
      <w:r w:rsidRPr="009957FC">
        <w:rPr>
          <w:rFonts w:ascii="Calibri" w:hAnsi="Calibri" w:cs="Calibri"/>
          <w:lang w:val="en-US"/>
          <w:rPrChange w:id="448" w:author="Jochem Tolsma" w:date="2022-09-12T14:28:00Z">
            <w:rPr>
              <w:rFonts w:ascii="Calibri" w:hAnsi="Calibri" w:cs="Calibri"/>
            </w:rPr>
          </w:rPrChange>
        </w:rPr>
        <w:t>Esteve</w:t>
      </w:r>
      <w:proofErr w:type="spellEnd"/>
      <w:r w:rsidRPr="009957FC">
        <w:rPr>
          <w:rFonts w:ascii="Calibri" w:hAnsi="Calibri" w:cs="Calibri"/>
          <w:lang w:val="en-US"/>
          <w:rPrChange w:id="449" w:author="Jochem Tolsma" w:date="2022-09-12T14:28:00Z">
            <w:rPr>
              <w:rFonts w:ascii="Calibri" w:hAnsi="Calibri" w:cs="Calibri"/>
            </w:rPr>
          </w:rPrChange>
        </w:rPr>
        <w:t xml:space="preserve">, and Rosa </w:t>
      </w:r>
      <w:proofErr w:type="spellStart"/>
      <w:r w:rsidRPr="009957FC">
        <w:rPr>
          <w:rFonts w:ascii="Calibri" w:hAnsi="Calibri" w:cs="Calibri"/>
          <w:lang w:val="en-US"/>
          <w:rPrChange w:id="450" w:author="Jochem Tolsma" w:date="2022-09-12T14:28:00Z">
            <w:rPr>
              <w:rFonts w:ascii="Calibri" w:hAnsi="Calibri" w:cs="Calibri"/>
            </w:rPr>
          </w:rPrChange>
        </w:rPr>
        <w:t>Borge</w:t>
      </w:r>
      <w:proofErr w:type="spellEnd"/>
      <w:r w:rsidRPr="009957FC">
        <w:rPr>
          <w:rFonts w:ascii="Calibri" w:hAnsi="Calibri" w:cs="Calibri"/>
          <w:lang w:val="en-US"/>
          <w:rPrChange w:id="451" w:author="Jochem Tolsma" w:date="2022-09-12T14:28:00Z">
            <w:rPr>
              <w:rFonts w:ascii="Calibri" w:hAnsi="Calibri" w:cs="Calibri"/>
            </w:rPr>
          </w:rPrChange>
        </w:rPr>
        <w:t xml:space="preserve"> Bravo. 2018. ‘Echo Chambers in Parliamentary Twitter Networks: The Catalan Case’. </w:t>
      </w:r>
      <w:r w:rsidRPr="009957FC">
        <w:rPr>
          <w:rFonts w:ascii="Calibri" w:hAnsi="Calibri" w:cs="Calibri"/>
          <w:i/>
          <w:iCs/>
          <w:lang w:val="en-US"/>
          <w:rPrChange w:id="452" w:author="Jochem Tolsma" w:date="2022-09-12T14:28:00Z">
            <w:rPr>
              <w:rFonts w:ascii="Calibri" w:hAnsi="Calibri" w:cs="Calibri"/>
              <w:i/>
              <w:iCs/>
            </w:rPr>
          </w:rPrChange>
        </w:rPr>
        <w:t>International Journal of Communication</w:t>
      </w:r>
      <w:r w:rsidRPr="009957FC">
        <w:rPr>
          <w:rFonts w:ascii="Calibri" w:hAnsi="Calibri" w:cs="Calibri"/>
          <w:lang w:val="en-US"/>
          <w:rPrChange w:id="453" w:author="Jochem Tolsma" w:date="2022-09-12T14:28:00Z">
            <w:rPr>
              <w:rFonts w:ascii="Calibri" w:hAnsi="Calibri" w:cs="Calibri"/>
            </w:rPr>
          </w:rPrChange>
        </w:rPr>
        <w:t xml:space="preserve"> 12:21.</w:t>
      </w:r>
    </w:p>
    <w:p w14:paraId="11D21181" w14:textId="77777777" w:rsidR="009957FC" w:rsidRPr="009957FC" w:rsidRDefault="009957FC" w:rsidP="009957FC">
      <w:pPr>
        <w:pStyle w:val="Bibliography"/>
        <w:rPr>
          <w:rFonts w:ascii="Calibri" w:hAnsi="Calibri" w:cs="Calibri"/>
          <w:lang w:val="en-US"/>
          <w:rPrChange w:id="454" w:author="Jochem Tolsma" w:date="2022-09-12T14:28:00Z">
            <w:rPr>
              <w:rFonts w:ascii="Calibri" w:hAnsi="Calibri" w:cs="Calibri"/>
            </w:rPr>
          </w:rPrChange>
        </w:rPr>
      </w:pPr>
      <w:r w:rsidRPr="009957FC">
        <w:rPr>
          <w:rFonts w:ascii="Calibri" w:hAnsi="Calibri" w:cs="Calibri"/>
          <w:lang w:val="en-US"/>
          <w:rPrChange w:id="455" w:author="Jochem Tolsma" w:date="2022-09-12T14:28:00Z">
            <w:rPr>
              <w:rFonts w:ascii="Calibri" w:hAnsi="Calibri" w:cs="Calibri"/>
            </w:rPr>
          </w:rPrChange>
        </w:rPr>
        <w:t xml:space="preserve">Harrigan, Nicholas, </w:t>
      </w:r>
      <w:proofErr w:type="spellStart"/>
      <w:r w:rsidRPr="009957FC">
        <w:rPr>
          <w:rFonts w:ascii="Calibri" w:hAnsi="Calibri" w:cs="Calibri"/>
          <w:lang w:val="en-US"/>
          <w:rPrChange w:id="456" w:author="Jochem Tolsma" w:date="2022-09-12T14:28:00Z">
            <w:rPr>
              <w:rFonts w:ascii="Calibri" w:hAnsi="Calibri" w:cs="Calibri"/>
            </w:rPr>
          </w:rPrChange>
        </w:rPr>
        <w:t>Palakorn</w:t>
      </w:r>
      <w:proofErr w:type="spellEnd"/>
      <w:r w:rsidRPr="009957FC">
        <w:rPr>
          <w:rFonts w:ascii="Calibri" w:hAnsi="Calibri" w:cs="Calibri"/>
          <w:lang w:val="en-US"/>
          <w:rPrChange w:id="457" w:author="Jochem Tolsma" w:date="2022-09-12T14:28:00Z">
            <w:rPr>
              <w:rFonts w:ascii="Calibri" w:hAnsi="Calibri" w:cs="Calibri"/>
            </w:rPr>
          </w:rPrChange>
        </w:rPr>
        <w:t xml:space="preserve"> </w:t>
      </w:r>
      <w:proofErr w:type="spellStart"/>
      <w:r w:rsidRPr="009957FC">
        <w:rPr>
          <w:rFonts w:ascii="Calibri" w:hAnsi="Calibri" w:cs="Calibri"/>
          <w:lang w:val="en-US"/>
          <w:rPrChange w:id="458" w:author="Jochem Tolsma" w:date="2022-09-12T14:28:00Z">
            <w:rPr>
              <w:rFonts w:ascii="Calibri" w:hAnsi="Calibri" w:cs="Calibri"/>
            </w:rPr>
          </w:rPrChange>
        </w:rPr>
        <w:t>Achananuparp</w:t>
      </w:r>
      <w:proofErr w:type="spellEnd"/>
      <w:r w:rsidRPr="009957FC">
        <w:rPr>
          <w:rFonts w:ascii="Calibri" w:hAnsi="Calibri" w:cs="Calibri"/>
          <w:lang w:val="en-US"/>
          <w:rPrChange w:id="459" w:author="Jochem Tolsma" w:date="2022-09-12T14:28:00Z">
            <w:rPr>
              <w:rFonts w:ascii="Calibri" w:hAnsi="Calibri" w:cs="Calibri"/>
            </w:rPr>
          </w:rPrChange>
        </w:rPr>
        <w:t xml:space="preserve">, and </w:t>
      </w:r>
      <w:proofErr w:type="spellStart"/>
      <w:r w:rsidRPr="009957FC">
        <w:rPr>
          <w:rFonts w:ascii="Calibri" w:hAnsi="Calibri" w:cs="Calibri"/>
          <w:lang w:val="en-US"/>
          <w:rPrChange w:id="460" w:author="Jochem Tolsma" w:date="2022-09-12T14:28:00Z">
            <w:rPr>
              <w:rFonts w:ascii="Calibri" w:hAnsi="Calibri" w:cs="Calibri"/>
            </w:rPr>
          </w:rPrChange>
        </w:rPr>
        <w:t>Ee</w:t>
      </w:r>
      <w:proofErr w:type="spellEnd"/>
      <w:r w:rsidRPr="009957FC">
        <w:rPr>
          <w:rFonts w:ascii="Calibri" w:hAnsi="Calibri" w:cs="Calibri"/>
          <w:lang w:val="en-US"/>
          <w:rPrChange w:id="461" w:author="Jochem Tolsma" w:date="2022-09-12T14:28:00Z">
            <w:rPr>
              <w:rFonts w:ascii="Calibri" w:hAnsi="Calibri" w:cs="Calibri"/>
            </w:rPr>
          </w:rPrChange>
        </w:rPr>
        <w:t>-Peng Lim. 2012. ‘</w:t>
      </w:r>
      <w:proofErr w:type="spellStart"/>
      <w:r w:rsidRPr="009957FC">
        <w:rPr>
          <w:rFonts w:ascii="Calibri" w:hAnsi="Calibri" w:cs="Calibri"/>
          <w:lang w:val="en-US"/>
          <w:rPrChange w:id="462" w:author="Jochem Tolsma" w:date="2022-09-12T14:28:00Z">
            <w:rPr>
              <w:rFonts w:ascii="Calibri" w:hAnsi="Calibri" w:cs="Calibri"/>
            </w:rPr>
          </w:rPrChange>
        </w:rPr>
        <w:t>Influentials</w:t>
      </w:r>
      <w:proofErr w:type="spellEnd"/>
      <w:r w:rsidRPr="009957FC">
        <w:rPr>
          <w:rFonts w:ascii="Calibri" w:hAnsi="Calibri" w:cs="Calibri"/>
          <w:lang w:val="en-US"/>
          <w:rPrChange w:id="463" w:author="Jochem Tolsma" w:date="2022-09-12T14:28:00Z">
            <w:rPr>
              <w:rFonts w:ascii="Calibri" w:hAnsi="Calibri" w:cs="Calibri"/>
            </w:rPr>
          </w:rPrChange>
        </w:rPr>
        <w:t xml:space="preserve">, Novelty, and Social Contagion: The Viral Power of Average Friends, Close Communities, and Old News’. </w:t>
      </w:r>
      <w:r w:rsidRPr="009957FC">
        <w:rPr>
          <w:rFonts w:ascii="Calibri" w:hAnsi="Calibri" w:cs="Calibri"/>
          <w:i/>
          <w:iCs/>
          <w:lang w:val="en-US"/>
          <w:rPrChange w:id="464" w:author="Jochem Tolsma" w:date="2022-09-12T14:28:00Z">
            <w:rPr>
              <w:rFonts w:ascii="Calibri" w:hAnsi="Calibri" w:cs="Calibri"/>
              <w:i/>
              <w:iCs/>
            </w:rPr>
          </w:rPrChange>
        </w:rPr>
        <w:t>Social Networks</w:t>
      </w:r>
      <w:r w:rsidRPr="009957FC">
        <w:rPr>
          <w:rFonts w:ascii="Calibri" w:hAnsi="Calibri" w:cs="Calibri"/>
          <w:lang w:val="en-US"/>
          <w:rPrChange w:id="465" w:author="Jochem Tolsma" w:date="2022-09-12T14:28:00Z">
            <w:rPr>
              <w:rFonts w:ascii="Calibri" w:hAnsi="Calibri" w:cs="Calibri"/>
            </w:rPr>
          </w:rPrChange>
        </w:rPr>
        <w:t xml:space="preserve"> 34(4):470–80. </w:t>
      </w:r>
      <w:proofErr w:type="spellStart"/>
      <w:r w:rsidRPr="009957FC">
        <w:rPr>
          <w:rFonts w:ascii="Calibri" w:hAnsi="Calibri" w:cs="Calibri"/>
          <w:lang w:val="en-US"/>
          <w:rPrChange w:id="466" w:author="Jochem Tolsma" w:date="2022-09-12T14:28:00Z">
            <w:rPr>
              <w:rFonts w:ascii="Calibri" w:hAnsi="Calibri" w:cs="Calibri"/>
            </w:rPr>
          </w:rPrChange>
        </w:rPr>
        <w:t>doi</w:t>
      </w:r>
      <w:proofErr w:type="spellEnd"/>
      <w:r w:rsidRPr="009957FC">
        <w:rPr>
          <w:rFonts w:ascii="Calibri" w:hAnsi="Calibri" w:cs="Calibri"/>
          <w:lang w:val="en-US"/>
          <w:rPrChange w:id="467" w:author="Jochem Tolsma" w:date="2022-09-12T14:28:00Z">
            <w:rPr>
              <w:rFonts w:ascii="Calibri" w:hAnsi="Calibri" w:cs="Calibri"/>
            </w:rPr>
          </w:rPrChange>
        </w:rPr>
        <w:t>: 10.1016/j.socnet.2012.02.005.</w:t>
      </w:r>
    </w:p>
    <w:p w14:paraId="42F64D17" w14:textId="77777777" w:rsidR="009957FC" w:rsidRPr="009957FC" w:rsidRDefault="009957FC" w:rsidP="009957FC">
      <w:pPr>
        <w:pStyle w:val="Bibliography"/>
        <w:rPr>
          <w:rFonts w:ascii="Calibri" w:hAnsi="Calibri" w:cs="Calibri"/>
          <w:lang w:val="en-US"/>
          <w:rPrChange w:id="468" w:author="Jochem Tolsma" w:date="2022-09-12T14:28:00Z">
            <w:rPr>
              <w:rFonts w:ascii="Calibri" w:hAnsi="Calibri" w:cs="Calibri"/>
            </w:rPr>
          </w:rPrChange>
        </w:rPr>
      </w:pPr>
      <w:r w:rsidRPr="009957FC">
        <w:rPr>
          <w:rFonts w:ascii="Calibri" w:hAnsi="Calibri" w:cs="Calibri"/>
          <w:lang w:val="en-US"/>
          <w:rPrChange w:id="469" w:author="Jochem Tolsma" w:date="2022-09-12T14:28:00Z">
            <w:rPr>
              <w:rFonts w:ascii="Calibri" w:hAnsi="Calibri" w:cs="Calibri"/>
            </w:rPr>
          </w:rPrChange>
        </w:rPr>
        <w:t xml:space="preserve">Hofstra, Bas, </w:t>
      </w:r>
      <w:proofErr w:type="spellStart"/>
      <w:r w:rsidRPr="009957FC">
        <w:rPr>
          <w:rFonts w:ascii="Calibri" w:hAnsi="Calibri" w:cs="Calibri"/>
          <w:lang w:val="en-US"/>
          <w:rPrChange w:id="470" w:author="Jochem Tolsma" w:date="2022-09-12T14:28:00Z">
            <w:rPr>
              <w:rFonts w:ascii="Calibri" w:hAnsi="Calibri" w:cs="Calibri"/>
            </w:rPr>
          </w:rPrChange>
        </w:rPr>
        <w:t>Rense</w:t>
      </w:r>
      <w:proofErr w:type="spellEnd"/>
      <w:r w:rsidRPr="009957FC">
        <w:rPr>
          <w:rFonts w:ascii="Calibri" w:hAnsi="Calibri" w:cs="Calibri"/>
          <w:lang w:val="en-US"/>
          <w:rPrChange w:id="471" w:author="Jochem Tolsma" w:date="2022-09-12T14:28:00Z">
            <w:rPr>
              <w:rFonts w:ascii="Calibri" w:hAnsi="Calibri" w:cs="Calibri"/>
            </w:rPr>
          </w:rPrChange>
        </w:rPr>
        <w:t xml:space="preserve"> Corten, Frank Van Tubergen, and Nicole B. Ellison. 2017. ‘Sources of Segregation in Social Networks: A Novel Approach Using Facebook’. </w:t>
      </w:r>
      <w:r w:rsidRPr="009957FC">
        <w:rPr>
          <w:rFonts w:ascii="Calibri" w:hAnsi="Calibri" w:cs="Calibri"/>
          <w:i/>
          <w:iCs/>
          <w:lang w:val="en-US"/>
          <w:rPrChange w:id="472" w:author="Jochem Tolsma" w:date="2022-09-12T14:28:00Z">
            <w:rPr>
              <w:rFonts w:ascii="Calibri" w:hAnsi="Calibri" w:cs="Calibri"/>
              <w:i/>
              <w:iCs/>
            </w:rPr>
          </w:rPrChange>
        </w:rPr>
        <w:t>American Sociological Review</w:t>
      </w:r>
      <w:r w:rsidRPr="009957FC">
        <w:rPr>
          <w:rFonts w:ascii="Calibri" w:hAnsi="Calibri" w:cs="Calibri"/>
          <w:lang w:val="en-US"/>
          <w:rPrChange w:id="473" w:author="Jochem Tolsma" w:date="2022-09-12T14:28:00Z">
            <w:rPr>
              <w:rFonts w:ascii="Calibri" w:hAnsi="Calibri" w:cs="Calibri"/>
            </w:rPr>
          </w:rPrChange>
        </w:rPr>
        <w:t xml:space="preserve"> 82(3):625–56.</w:t>
      </w:r>
    </w:p>
    <w:p w14:paraId="7DF85347" w14:textId="77777777" w:rsidR="009957FC" w:rsidRPr="009957FC" w:rsidRDefault="009957FC" w:rsidP="009957FC">
      <w:pPr>
        <w:pStyle w:val="Bibliography"/>
        <w:rPr>
          <w:rFonts w:ascii="Calibri" w:hAnsi="Calibri" w:cs="Calibri"/>
          <w:lang w:val="en-US"/>
          <w:rPrChange w:id="474" w:author="Jochem Tolsma" w:date="2022-09-12T14:28:00Z">
            <w:rPr>
              <w:rFonts w:ascii="Calibri" w:hAnsi="Calibri" w:cs="Calibri"/>
            </w:rPr>
          </w:rPrChange>
        </w:rPr>
      </w:pPr>
      <w:r w:rsidRPr="009957FC">
        <w:rPr>
          <w:rFonts w:ascii="Calibri" w:hAnsi="Calibri" w:cs="Calibri"/>
          <w:lang w:val="en-US"/>
          <w:rPrChange w:id="475" w:author="Jochem Tolsma" w:date="2022-09-12T14:28:00Z">
            <w:rPr>
              <w:rFonts w:ascii="Calibri" w:hAnsi="Calibri" w:cs="Calibri"/>
            </w:rPr>
          </w:rPrChange>
        </w:rPr>
        <w:lastRenderedPageBreak/>
        <w:t xml:space="preserve">Hsu, </w:t>
      </w:r>
      <w:proofErr w:type="spellStart"/>
      <w:r w:rsidRPr="009957FC">
        <w:rPr>
          <w:rFonts w:ascii="Calibri" w:hAnsi="Calibri" w:cs="Calibri"/>
          <w:lang w:val="en-US"/>
          <w:rPrChange w:id="476" w:author="Jochem Tolsma" w:date="2022-09-12T14:28:00Z">
            <w:rPr>
              <w:rFonts w:ascii="Calibri" w:hAnsi="Calibri" w:cs="Calibri"/>
            </w:rPr>
          </w:rPrChange>
        </w:rPr>
        <w:t>Chien-leng</w:t>
      </w:r>
      <w:proofErr w:type="spellEnd"/>
      <w:r w:rsidRPr="009957FC">
        <w:rPr>
          <w:rFonts w:ascii="Calibri" w:hAnsi="Calibri" w:cs="Calibri"/>
          <w:lang w:val="en-US"/>
          <w:rPrChange w:id="477" w:author="Jochem Tolsma" w:date="2022-09-12T14:28:00Z">
            <w:rPr>
              <w:rFonts w:ascii="Calibri" w:hAnsi="Calibri" w:cs="Calibri"/>
            </w:rPr>
          </w:rPrChange>
        </w:rPr>
        <w:t xml:space="preserve">, and Han Woo Park. 2012. ‘Mapping Online Social Networks of Korean Politicians’. </w:t>
      </w:r>
      <w:r w:rsidRPr="009957FC">
        <w:rPr>
          <w:rFonts w:ascii="Calibri" w:hAnsi="Calibri" w:cs="Calibri"/>
          <w:i/>
          <w:iCs/>
          <w:lang w:val="en-US"/>
          <w:rPrChange w:id="478" w:author="Jochem Tolsma" w:date="2022-09-12T14:28:00Z">
            <w:rPr>
              <w:rFonts w:ascii="Calibri" w:hAnsi="Calibri" w:cs="Calibri"/>
              <w:i/>
              <w:iCs/>
            </w:rPr>
          </w:rPrChange>
        </w:rPr>
        <w:t>Government Information Quarterly</w:t>
      </w:r>
      <w:r w:rsidRPr="009957FC">
        <w:rPr>
          <w:rFonts w:ascii="Calibri" w:hAnsi="Calibri" w:cs="Calibri"/>
          <w:lang w:val="en-US"/>
          <w:rPrChange w:id="479" w:author="Jochem Tolsma" w:date="2022-09-12T14:28:00Z">
            <w:rPr>
              <w:rFonts w:ascii="Calibri" w:hAnsi="Calibri" w:cs="Calibri"/>
            </w:rPr>
          </w:rPrChange>
        </w:rPr>
        <w:t xml:space="preserve"> 29(2):169–81.</w:t>
      </w:r>
    </w:p>
    <w:p w14:paraId="3A9FC886" w14:textId="77777777" w:rsidR="009957FC" w:rsidRPr="009957FC" w:rsidRDefault="009957FC" w:rsidP="009957FC">
      <w:pPr>
        <w:pStyle w:val="Bibliography"/>
        <w:rPr>
          <w:rFonts w:ascii="Calibri" w:hAnsi="Calibri" w:cs="Calibri"/>
          <w:lang w:val="en-US"/>
          <w:rPrChange w:id="480" w:author="Jochem Tolsma" w:date="2022-09-12T14:28:00Z">
            <w:rPr>
              <w:rFonts w:ascii="Calibri" w:hAnsi="Calibri" w:cs="Calibri"/>
            </w:rPr>
          </w:rPrChange>
        </w:rPr>
      </w:pPr>
      <w:r w:rsidRPr="009957FC">
        <w:rPr>
          <w:rFonts w:ascii="Calibri" w:hAnsi="Calibri" w:cs="Calibri"/>
          <w:lang w:val="en-US"/>
          <w:rPrChange w:id="481" w:author="Jochem Tolsma" w:date="2022-09-12T14:28:00Z">
            <w:rPr>
              <w:rFonts w:ascii="Calibri" w:hAnsi="Calibri" w:cs="Calibri"/>
            </w:rPr>
          </w:rPrChange>
        </w:rPr>
        <w:t xml:space="preserve">Jacobs, Kristof, and Niels </w:t>
      </w:r>
      <w:proofErr w:type="spellStart"/>
      <w:r w:rsidRPr="009957FC">
        <w:rPr>
          <w:rFonts w:ascii="Calibri" w:hAnsi="Calibri" w:cs="Calibri"/>
          <w:lang w:val="en-US"/>
          <w:rPrChange w:id="482" w:author="Jochem Tolsma" w:date="2022-09-12T14:28:00Z">
            <w:rPr>
              <w:rFonts w:ascii="Calibri" w:hAnsi="Calibri" w:cs="Calibri"/>
            </w:rPr>
          </w:rPrChange>
        </w:rPr>
        <w:t>Spierings</w:t>
      </w:r>
      <w:proofErr w:type="spellEnd"/>
      <w:r w:rsidRPr="009957FC">
        <w:rPr>
          <w:rFonts w:ascii="Calibri" w:hAnsi="Calibri" w:cs="Calibri"/>
          <w:lang w:val="en-US"/>
          <w:rPrChange w:id="483" w:author="Jochem Tolsma" w:date="2022-09-12T14:28:00Z">
            <w:rPr>
              <w:rFonts w:ascii="Calibri" w:hAnsi="Calibri" w:cs="Calibri"/>
            </w:rPr>
          </w:rPrChange>
        </w:rPr>
        <w:t xml:space="preserve">. 2016. </w:t>
      </w:r>
      <w:r w:rsidRPr="009957FC">
        <w:rPr>
          <w:rFonts w:ascii="Calibri" w:hAnsi="Calibri" w:cs="Calibri"/>
          <w:i/>
          <w:iCs/>
          <w:lang w:val="en-US"/>
          <w:rPrChange w:id="484" w:author="Jochem Tolsma" w:date="2022-09-12T14:28:00Z">
            <w:rPr>
              <w:rFonts w:ascii="Calibri" w:hAnsi="Calibri" w:cs="Calibri"/>
              <w:i/>
              <w:iCs/>
            </w:rPr>
          </w:rPrChange>
        </w:rPr>
        <w:t>Social Media, Parties, and Political Inequalities</w:t>
      </w:r>
      <w:r w:rsidRPr="009957FC">
        <w:rPr>
          <w:rFonts w:ascii="Calibri" w:hAnsi="Calibri" w:cs="Calibri"/>
          <w:lang w:val="en-US"/>
          <w:rPrChange w:id="485" w:author="Jochem Tolsma" w:date="2022-09-12T14:28:00Z">
            <w:rPr>
              <w:rFonts w:ascii="Calibri" w:hAnsi="Calibri" w:cs="Calibri"/>
            </w:rPr>
          </w:rPrChange>
        </w:rPr>
        <w:t>. Springer.</w:t>
      </w:r>
    </w:p>
    <w:p w14:paraId="1EDC8EBB" w14:textId="77777777" w:rsidR="009957FC" w:rsidRPr="009957FC" w:rsidRDefault="009957FC" w:rsidP="009957FC">
      <w:pPr>
        <w:pStyle w:val="Bibliography"/>
        <w:rPr>
          <w:rFonts w:ascii="Calibri" w:hAnsi="Calibri" w:cs="Calibri"/>
          <w:lang w:val="en-US"/>
          <w:rPrChange w:id="486" w:author="Jochem Tolsma" w:date="2022-09-12T14:28:00Z">
            <w:rPr>
              <w:rFonts w:ascii="Calibri" w:hAnsi="Calibri" w:cs="Calibri"/>
            </w:rPr>
          </w:rPrChange>
        </w:rPr>
      </w:pPr>
      <w:r w:rsidRPr="009957FC">
        <w:rPr>
          <w:rFonts w:ascii="Calibri" w:hAnsi="Calibri" w:cs="Calibri"/>
          <w:lang w:val="en-US"/>
          <w:rPrChange w:id="487" w:author="Jochem Tolsma" w:date="2022-09-12T14:28:00Z">
            <w:rPr>
              <w:rFonts w:ascii="Calibri" w:hAnsi="Calibri" w:cs="Calibri"/>
            </w:rPr>
          </w:rPrChange>
        </w:rPr>
        <w:t xml:space="preserve">Jacobs, Kristof, and Niels </w:t>
      </w:r>
      <w:proofErr w:type="spellStart"/>
      <w:r w:rsidRPr="009957FC">
        <w:rPr>
          <w:rFonts w:ascii="Calibri" w:hAnsi="Calibri" w:cs="Calibri"/>
          <w:lang w:val="en-US"/>
          <w:rPrChange w:id="488" w:author="Jochem Tolsma" w:date="2022-09-12T14:28:00Z">
            <w:rPr>
              <w:rFonts w:ascii="Calibri" w:hAnsi="Calibri" w:cs="Calibri"/>
            </w:rPr>
          </w:rPrChange>
        </w:rPr>
        <w:t>Spierings</w:t>
      </w:r>
      <w:proofErr w:type="spellEnd"/>
      <w:r w:rsidRPr="009957FC">
        <w:rPr>
          <w:rFonts w:ascii="Calibri" w:hAnsi="Calibri" w:cs="Calibri"/>
          <w:lang w:val="en-US"/>
          <w:rPrChange w:id="489" w:author="Jochem Tolsma" w:date="2022-09-12T14:28:00Z">
            <w:rPr>
              <w:rFonts w:ascii="Calibri" w:hAnsi="Calibri" w:cs="Calibri"/>
            </w:rPr>
          </w:rPrChange>
        </w:rPr>
        <w:t xml:space="preserve">. 2019. ‘A Populist Paradise? Examining Populists’ Twitter Adoption and Use’. </w:t>
      </w:r>
      <w:r w:rsidRPr="009957FC">
        <w:rPr>
          <w:rFonts w:ascii="Calibri" w:hAnsi="Calibri" w:cs="Calibri"/>
          <w:i/>
          <w:iCs/>
          <w:lang w:val="en-US"/>
          <w:rPrChange w:id="490" w:author="Jochem Tolsma" w:date="2022-09-12T14:28:00Z">
            <w:rPr>
              <w:rFonts w:ascii="Calibri" w:hAnsi="Calibri" w:cs="Calibri"/>
              <w:i/>
              <w:iCs/>
            </w:rPr>
          </w:rPrChange>
        </w:rPr>
        <w:t>Information, Communication &amp; Society</w:t>
      </w:r>
      <w:r w:rsidRPr="009957FC">
        <w:rPr>
          <w:rFonts w:ascii="Calibri" w:hAnsi="Calibri" w:cs="Calibri"/>
          <w:lang w:val="en-US"/>
          <w:rPrChange w:id="491" w:author="Jochem Tolsma" w:date="2022-09-12T14:28:00Z">
            <w:rPr>
              <w:rFonts w:ascii="Calibri" w:hAnsi="Calibri" w:cs="Calibri"/>
            </w:rPr>
          </w:rPrChange>
        </w:rPr>
        <w:t xml:space="preserve"> 22(12):1681–96.</w:t>
      </w:r>
    </w:p>
    <w:p w14:paraId="0E5C4B71" w14:textId="77777777" w:rsidR="009957FC" w:rsidRPr="009957FC" w:rsidRDefault="009957FC" w:rsidP="009957FC">
      <w:pPr>
        <w:pStyle w:val="Bibliography"/>
        <w:rPr>
          <w:rFonts w:ascii="Calibri" w:hAnsi="Calibri" w:cs="Calibri"/>
          <w:lang w:val="en-US"/>
          <w:rPrChange w:id="492" w:author="Jochem Tolsma" w:date="2022-09-12T14:28:00Z">
            <w:rPr>
              <w:rFonts w:ascii="Calibri" w:hAnsi="Calibri" w:cs="Calibri"/>
            </w:rPr>
          </w:rPrChange>
        </w:rPr>
      </w:pPr>
      <w:proofErr w:type="spellStart"/>
      <w:r w:rsidRPr="009957FC">
        <w:rPr>
          <w:rFonts w:ascii="Calibri" w:hAnsi="Calibri" w:cs="Calibri"/>
          <w:lang w:val="en-US"/>
          <w:rPrChange w:id="493" w:author="Jochem Tolsma" w:date="2022-09-12T14:28:00Z">
            <w:rPr>
              <w:rFonts w:ascii="Calibri" w:hAnsi="Calibri" w:cs="Calibri"/>
            </w:rPr>
          </w:rPrChange>
        </w:rPr>
        <w:t>Jeroense</w:t>
      </w:r>
      <w:proofErr w:type="spellEnd"/>
      <w:r w:rsidRPr="009957FC">
        <w:rPr>
          <w:rFonts w:ascii="Calibri" w:hAnsi="Calibri" w:cs="Calibri"/>
          <w:lang w:val="en-US"/>
          <w:rPrChange w:id="494" w:author="Jochem Tolsma" w:date="2022-09-12T14:28:00Z">
            <w:rPr>
              <w:rFonts w:ascii="Calibri" w:hAnsi="Calibri" w:cs="Calibri"/>
            </w:rPr>
          </w:rPrChange>
        </w:rPr>
        <w:t xml:space="preserve">, </w:t>
      </w:r>
      <w:proofErr w:type="spellStart"/>
      <w:r w:rsidRPr="009957FC">
        <w:rPr>
          <w:rFonts w:ascii="Calibri" w:hAnsi="Calibri" w:cs="Calibri"/>
          <w:lang w:val="en-US"/>
          <w:rPrChange w:id="495" w:author="Jochem Tolsma" w:date="2022-09-12T14:28:00Z">
            <w:rPr>
              <w:rFonts w:ascii="Calibri" w:hAnsi="Calibri" w:cs="Calibri"/>
            </w:rPr>
          </w:rPrChange>
        </w:rPr>
        <w:t>Thijmen</w:t>
      </w:r>
      <w:proofErr w:type="spellEnd"/>
      <w:r w:rsidRPr="009957FC">
        <w:rPr>
          <w:rFonts w:ascii="Calibri" w:hAnsi="Calibri" w:cs="Calibri"/>
          <w:lang w:val="en-US"/>
          <w:rPrChange w:id="496" w:author="Jochem Tolsma" w:date="2022-09-12T14:28:00Z">
            <w:rPr>
              <w:rFonts w:ascii="Calibri" w:hAnsi="Calibri" w:cs="Calibri"/>
            </w:rPr>
          </w:rPrChange>
        </w:rPr>
        <w:t xml:space="preserve">, </w:t>
      </w:r>
      <w:proofErr w:type="spellStart"/>
      <w:r w:rsidRPr="009957FC">
        <w:rPr>
          <w:rFonts w:ascii="Calibri" w:hAnsi="Calibri" w:cs="Calibri"/>
          <w:lang w:val="en-US"/>
          <w:rPrChange w:id="497" w:author="Jochem Tolsma" w:date="2022-09-12T14:28:00Z">
            <w:rPr>
              <w:rFonts w:ascii="Calibri" w:hAnsi="Calibri" w:cs="Calibri"/>
            </w:rPr>
          </w:rPrChange>
        </w:rPr>
        <w:t>Jorrit</w:t>
      </w:r>
      <w:proofErr w:type="spellEnd"/>
      <w:r w:rsidRPr="009957FC">
        <w:rPr>
          <w:rFonts w:ascii="Calibri" w:hAnsi="Calibri" w:cs="Calibri"/>
          <w:lang w:val="en-US"/>
          <w:rPrChange w:id="498" w:author="Jochem Tolsma" w:date="2022-09-12T14:28:00Z">
            <w:rPr>
              <w:rFonts w:ascii="Calibri" w:hAnsi="Calibri" w:cs="Calibri"/>
            </w:rPr>
          </w:rPrChange>
        </w:rPr>
        <w:t xml:space="preserve"> </w:t>
      </w:r>
      <w:proofErr w:type="spellStart"/>
      <w:r w:rsidRPr="009957FC">
        <w:rPr>
          <w:rFonts w:ascii="Calibri" w:hAnsi="Calibri" w:cs="Calibri"/>
          <w:lang w:val="en-US"/>
          <w:rPrChange w:id="499" w:author="Jochem Tolsma" w:date="2022-09-12T14:28:00Z">
            <w:rPr>
              <w:rFonts w:ascii="Calibri" w:hAnsi="Calibri" w:cs="Calibri"/>
            </w:rPr>
          </w:rPrChange>
        </w:rPr>
        <w:t>Luimers</w:t>
      </w:r>
      <w:proofErr w:type="spellEnd"/>
      <w:r w:rsidRPr="009957FC">
        <w:rPr>
          <w:rFonts w:ascii="Calibri" w:hAnsi="Calibri" w:cs="Calibri"/>
          <w:lang w:val="en-US"/>
          <w:rPrChange w:id="500" w:author="Jochem Tolsma" w:date="2022-09-12T14:28:00Z">
            <w:rPr>
              <w:rFonts w:ascii="Calibri" w:hAnsi="Calibri" w:cs="Calibri"/>
            </w:rPr>
          </w:rPrChange>
        </w:rPr>
        <w:t xml:space="preserve">, Kristof Jacobs, and Niels </w:t>
      </w:r>
      <w:proofErr w:type="spellStart"/>
      <w:r w:rsidRPr="009957FC">
        <w:rPr>
          <w:rFonts w:ascii="Calibri" w:hAnsi="Calibri" w:cs="Calibri"/>
          <w:lang w:val="en-US"/>
          <w:rPrChange w:id="501" w:author="Jochem Tolsma" w:date="2022-09-12T14:28:00Z">
            <w:rPr>
              <w:rFonts w:ascii="Calibri" w:hAnsi="Calibri" w:cs="Calibri"/>
            </w:rPr>
          </w:rPrChange>
        </w:rPr>
        <w:t>Spierings</w:t>
      </w:r>
      <w:proofErr w:type="spellEnd"/>
      <w:r w:rsidRPr="009957FC">
        <w:rPr>
          <w:rFonts w:ascii="Calibri" w:hAnsi="Calibri" w:cs="Calibri"/>
          <w:lang w:val="en-US"/>
          <w:rPrChange w:id="502" w:author="Jochem Tolsma" w:date="2022-09-12T14:28:00Z">
            <w:rPr>
              <w:rFonts w:ascii="Calibri" w:hAnsi="Calibri" w:cs="Calibri"/>
            </w:rPr>
          </w:rPrChange>
        </w:rPr>
        <w:t xml:space="preserve">. 2021. ‘Political Social Media Use and Its Linkage to Populist and Postmaterialist Attitudes and Vote Intention in the Netherlands’. </w:t>
      </w:r>
      <w:r w:rsidRPr="009957FC">
        <w:rPr>
          <w:rFonts w:ascii="Calibri" w:hAnsi="Calibri" w:cs="Calibri"/>
          <w:i/>
          <w:iCs/>
          <w:lang w:val="en-US"/>
          <w:rPrChange w:id="503" w:author="Jochem Tolsma" w:date="2022-09-12T14:28:00Z">
            <w:rPr>
              <w:rFonts w:ascii="Calibri" w:hAnsi="Calibri" w:cs="Calibri"/>
              <w:i/>
              <w:iCs/>
            </w:rPr>
          </w:rPrChange>
        </w:rPr>
        <w:t>European Political Science</w:t>
      </w:r>
      <w:r w:rsidRPr="009957FC">
        <w:rPr>
          <w:rFonts w:ascii="Calibri" w:hAnsi="Calibri" w:cs="Calibri"/>
          <w:lang w:val="en-US"/>
          <w:rPrChange w:id="504" w:author="Jochem Tolsma" w:date="2022-09-12T14:28:00Z">
            <w:rPr>
              <w:rFonts w:ascii="Calibri" w:hAnsi="Calibri" w:cs="Calibri"/>
            </w:rPr>
          </w:rPrChange>
        </w:rPr>
        <w:t xml:space="preserve"> 1–23.</w:t>
      </w:r>
    </w:p>
    <w:p w14:paraId="05C6E7AD" w14:textId="77777777" w:rsidR="009957FC" w:rsidRPr="009957FC" w:rsidRDefault="009957FC" w:rsidP="009957FC">
      <w:pPr>
        <w:pStyle w:val="Bibliography"/>
        <w:rPr>
          <w:rFonts w:ascii="Calibri" w:hAnsi="Calibri" w:cs="Calibri"/>
          <w:lang w:val="en-US"/>
          <w:rPrChange w:id="505" w:author="Jochem Tolsma" w:date="2022-09-12T14:28:00Z">
            <w:rPr>
              <w:rFonts w:ascii="Calibri" w:hAnsi="Calibri" w:cs="Calibri"/>
            </w:rPr>
          </w:rPrChange>
        </w:rPr>
      </w:pPr>
      <w:proofErr w:type="spellStart"/>
      <w:r w:rsidRPr="009957FC">
        <w:rPr>
          <w:rFonts w:ascii="Calibri" w:hAnsi="Calibri" w:cs="Calibri"/>
          <w:lang w:val="en-US"/>
          <w:rPrChange w:id="506" w:author="Jochem Tolsma" w:date="2022-09-12T14:28:00Z">
            <w:rPr>
              <w:rFonts w:ascii="Calibri" w:hAnsi="Calibri" w:cs="Calibri"/>
            </w:rPr>
          </w:rPrChange>
        </w:rPr>
        <w:t>Jungherr</w:t>
      </w:r>
      <w:proofErr w:type="spellEnd"/>
      <w:r w:rsidRPr="009957FC">
        <w:rPr>
          <w:rFonts w:ascii="Calibri" w:hAnsi="Calibri" w:cs="Calibri"/>
          <w:lang w:val="en-US"/>
          <w:rPrChange w:id="507" w:author="Jochem Tolsma" w:date="2022-09-12T14:28:00Z">
            <w:rPr>
              <w:rFonts w:ascii="Calibri" w:hAnsi="Calibri" w:cs="Calibri"/>
            </w:rPr>
          </w:rPrChange>
        </w:rPr>
        <w:t xml:space="preserve">, Andreas. 2016. ‘Twitter Use in Election Campaigns: A Systematic Literature Review’. </w:t>
      </w:r>
      <w:r w:rsidRPr="009957FC">
        <w:rPr>
          <w:rFonts w:ascii="Calibri" w:hAnsi="Calibri" w:cs="Calibri"/>
          <w:i/>
          <w:iCs/>
          <w:lang w:val="en-US"/>
          <w:rPrChange w:id="508" w:author="Jochem Tolsma" w:date="2022-09-12T14:28:00Z">
            <w:rPr>
              <w:rFonts w:ascii="Calibri" w:hAnsi="Calibri" w:cs="Calibri"/>
              <w:i/>
              <w:iCs/>
            </w:rPr>
          </w:rPrChange>
        </w:rPr>
        <w:t>Journal of Information Technology &amp; Politics</w:t>
      </w:r>
      <w:r w:rsidRPr="009957FC">
        <w:rPr>
          <w:rFonts w:ascii="Calibri" w:hAnsi="Calibri" w:cs="Calibri"/>
          <w:lang w:val="en-US"/>
          <w:rPrChange w:id="509" w:author="Jochem Tolsma" w:date="2022-09-12T14:28:00Z">
            <w:rPr>
              <w:rFonts w:ascii="Calibri" w:hAnsi="Calibri" w:cs="Calibri"/>
            </w:rPr>
          </w:rPrChange>
        </w:rPr>
        <w:t xml:space="preserve"> 13(1):72–91.</w:t>
      </w:r>
    </w:p>
    <w:p w14:paraId="3AB27F1C" w14:textId="77777777" w:rsidR="009957FC" w:rsidRPr="009957FC" w:rsidRDefault="009957FC" w:rsidP="009957FC">
      <w:pPr>
        <w:pStyle w:val="Bibliography"/>
        <w:rPr>
          <w:rFonts w:ascii="Calibri" w:hAnsi="Calibri" w:cs="Calibri"/>
          <w:lang w:val="en-US"/>
          <w:rPrChange w:id="510" w:author="Jochem Tolsma" w:date="2022-09-12T14:28:00Z">
            <w:rPr>
              <w:rFonts w:ascii="Calibri" w:hAnsi="Calibri" w:cs="Calibri"/>
            </w:rPr>
          </w:rPrChange>
        </w:rPr>
      </w:pPr>
      <w:proofErr w:type="spellStart"/>
      <w:r w:rsidRPr="009957FC">
        <w:rPr>
          <w:rFonts w:ascii="Calibri" w:hAnsi="Calibri" w:cs="Calibri"/>
          <w:lang w:val="en-US"/>
          <w:rPrChange w:id="511" w:author="Jochem Tolsma" w:date="2022-09-12T14:28:00Z">
            <w:rPr>
              <w:rFonts w:ascii="Calibri" w:hAnsi="Calibri" w:cs="Calibri"/>
            </w:rPr>
          </w:rPrChange>
        </w:rPr>
        <w:t>Kalmijn</w:t>
      </w:r>
      <w:proofErr w:type="spellEnd"/>
      <w:r w:rsidRPr="009957FC">
        <w:rPr>
          <w:rFonts w:ascii="Calibri" w:hAnsi="Calibri" w:cs="Calibri"/>
          <w:lang w:val="en-US"/>
          <w:rPrChange w:id="512" w:author="Jochem Tolsma" w:date="2022-09-12T14:28:00Z">
            <w:rPr>
              <w:rFonts w:ascii="Calibri" w:hAnsi="Calibri" w:cs="Calibri"/>
            </w:rPr>
          </w:rPrChange>
        </w:rPr>
        <w:t xml:space="preserve">, Matthijs. 1998. ‘Intermarriage and Homogamy: Causes, Patterns, Trends’. </w:t>
      </w:r>
      <w:r w:rsidRPr="009957FC">
        <w:rPr>
          <w:rFonts w:ascii="Calibri" w:hAnsi="Calibri" w:cs="Calibri"/>
          <w:i/>
          <w:iCs/>
          <w:lang w:val="en-US"/>
          <w:rPrChange w:id="513" w:author="Jochem Tolsma" w:date="2022-09-12T14:28:00Z">
            <w:rPr>
              <w:rFonts w:ascii="Calibri" w:hAnsi="Calibri" w:cs="Calibri"/>
              <w:i/>
              <w:iCs/>
            </w:rPr>
          </w:rPrChange>
        </w:rPr>
        <w:t>Annual Review of Sociology</w:t>
      </w:r>
      <w:r w:rsidRPr="009957FC">
        <w:rPr>
          <w:rFonts w:ascii="Calibri" w:hAnsi="Calibri" w:cs="Calibri"/>
          <w:lang w:val="en-US"/>
          <w:rPrChange w:id="514" w:author="Jochem Tolsma" w:date="2022-09-12T14:28:00Z">
            <w:rPr>
              <w:rFonts w:ascii="Calibri" w:hAnsi="Calibri" w:cs="Calibri"/>
            </w:rPr>
          </w:rPrChange>
        </w:rPr>
        <w:t xml:space="preserve"> 24(1):395–421.</w:t>
      </w:r>
    </w:p>
    <w:p w14:paraId="6CC335E7" w14:textId="77777777" w:rsidR="009957FC" w:rsidRPr="009957FC" w:rsidRDefault="009957FC" w:rsidP="009957FC">
      <w:pPr>
        <w:pStyle w:val="Bibliography"/>
        <w:rPr>
          <w:rFonts w:ascii="Calibri" w:hAnsi="Calibri" w:cs="Calibri"/>
          <w:lang w:val="en-US"/>
          <w:rPrChange w:id="515" w:author="Jochem Tolsma" w:date="2022-09-12T14:28:00Z">
            <w:rPr>
              <w:rFonts w:ascii="Calibri" w:hAnsi="Calibri" w:cs="Calibri"/>
            </w:rPr>
          </w:rPrChange>
        </w:rPr>
      </w:pPr>
      <w:r w:rsidRPr="009957FC">
        <w:rPr>
          <w:rFonts w:ascii="Calibri" w:hAnsi="Calibri" w:cs="Calibri"/>
          <w:lang w:val="en-US"/>
          <w:rPrChange w:id="516" w:author="Jochem Tolsma" w:date="2022-09-12T14:28:00Z">
            <w:rPr>
              <w:rFonts w:ascii="Calibri" w:hAnsi="Calibri" w:cs="Calibri"/>
            </w:rPr>
          </w:rPrChange>
        </w:rPr>
        <w:t xml:space="preserve">Klinger, Ulrike, and Jakob </w:t>
      </w:r>
      <w:proofErr w:type="spellStart"/>
      <w:r w:rsidRPr="009957FC">
        <w:rPr>
          <w:rFonts w:ascii="Calibri" w:hAnsi="Calibri" w:cs="Calibri"/>
          <w:lang w:val="en-US"/>
          <w:rPrChange w:id="517" w:author="Jochem Tolsma" w:date="2022-09-12T14:28:00Z">
            <w:rPr>
              <w:rFonts w:ascii="Calibri" w:hAnsi="Calibri" w:cs="Calibri"/>
            </w:rPr>
          </w:rPrChange>
        </w:rPr>
        <w:t>Svensson</w:t>
      </w:r>
      <w:proofErr w:type="spellEnd"/>
      <w:r w:rsidRPr="009957FC">
        <w:rPr>
          <w:rFonts w:ascii="Calibri" w:hAnsi="Calibri" w:cs="Calibri"/>
          <w:lang w:val="en-US"/>
          <w:rPrChange w:id="518" w:author="Jochem Tolsma" w:date="2022-09-12T14:28:00Z">
            <w:rPr>
              <w:rFonts w:ascii="Calibri" w:hAnsi="Calibri" w:cs="Calibri"/>
            </w:rPr>
          </w:rPrChange>
        </w:rPr>
        <w:t xml:space="preserve">. 2015. ‘The Emergence of Network Media Logic in Political Communication: A Theoretical Approach’. </w:t>
      </w:r>
      <w:r w:rsidRPr="009957FC">
        <w:rPr>
          <w:rFonts w:ascii="Calibri" w:hAnsi="Calibri" w:cs="Calibri"/>
          <w:i/>
          <w:iCs/>
          <w:lang w:val="en-US"/>
          <w:rPrChange w:id="519" w:author="Jochem Tolsma" w:date="2022-09-12T14:28:00Z">
            <w:rPr>
              <w:rFonts w:ascii="Calibri" w:hAnsi="Calibri" w:cs="Calibri"/>
              <w:i/>
              <w:iCs/>
            </w:rPr>
          </w:rPrChange>
        </w:rPr>
        <w:t>New Media &amp; Society</w:t>
      </w:r>
      <w:r w:rsidRPr="009957FC">
        <w:rPr>
          <w:rFonts w:ascii="Calibri" w:hAnsi="Calibri" w:cs="Calibri"/>
          <w:lang w:val="en-US"/>
          <w:rPrChange w:id="520" w:author="Jochem Tolsma" w:date="2022-09-12T14:28:00Z">
            <w:rPr>
              <w:rFonts w:ascii="Calibri" w:hAnsi="Calibri" w:cs="Calibri"/>
            </w:rPr>
          </w:rPrChange>
        </w:rPr>
        <w:t xml:space="preserve"> 17(8):1241–57.</w:t>
      </w:r>
    </w:p>
    <w:p w14:paraId="17F7CBDE" w14:textId="77777777" w:rsidR="009957FC" w:rsidRPr="009957FC" w:rsidRDefault="009957FC" w:rsidP="009957FC">
      <w:pPr>
        <w:pStyle w:val="Bibliography"/>
        <w:rPr>
          <w:rFonts w:ascii="Calibri" w:hAnsi="Calibri" w:cs="Calibri"/>
          <w:lang w:val="en-US"/>
          <w:rPrChange w:id="521" w:author="Jochem Tolsma" w:date="2022-09-12T14:28:00Z">
            <w:rPr>
              <w:rFonts w:ascii="Calibri" w:hAnsi="Calibri" w:cs="Calibri"/>
            </w:rPr>
          </w:rPrChange>
        </w:rPr>
      </w:pPr>
      <w:proofErr w:type="spellStart"/>
      <w:r w:rsidRPr="009957FC">
        <w:rPr>
          <w:rFonts w:ascii="Calibri" w:hAnsi="Calibri" w:cs="Calibri"/>
          <w:lang w:val="en-US"/>
          <w:rPrChange w:id="522" w:author="Jochem Tolsma" w:date="2022-09-12T14:28:00Z">
            <w:rPr>
              <w:rFonts w:ascii="Calibri" w:hAnsi="Calibri" w:cs="Calibri"/>
            </w:rPr>
          </w:rPrChange>
        </w:rPr>
        <w:t>Kruikemeier</w:t>
      </w:r>
      <w:proofErr w:type="spellEnd"/>
      <w:r w:rsidRPr="009957FC">
        <w:rPr>
          <w:rFonts w:ascii="Calibri" w:hAnsi="Calibri" w:cs="Calibri"/>
          <w:lang w:val="en-US"/>
          <w:rPrChange w:id="523" w:author="Jochem Tolsma" w:date="2022-09-12T14:28:00Z">
            <w:rPr>
              <w:rFonts w:ascii="Calibri" w:hAnsi="Calibri" w:cs="Calibri"/>
            </w:rPr>
          </w:rPrChange>
        </w:rPr>
        <w:t xml:space="preserve">, </w:t>
      </w:r>
      <w:proofErr w:type="spellStart"/>
      <w:r w:rsidRPr="009957FC">
        <w:rPr>
          <w:rFonts w:ascii="Calibri" w:hAnsi="Calibri" w:cs="Calibri"/>
          <w:lang w:val="en-US"/>
          <w:rPrChange w:id="524" w:author="Jochem Tolsma" w:date="2022-09-12T14:28:00Z">
            <w:rPr>
              <w:rFonts w:ascii="Calibri" w:hAnsi="Calibri" w:cs="Calibri"/>
            </w:rPr>
          </w:rPrChange>
        </w:rPr>
        <w:t>Sanne</w:t>
      </w:r>
      <w:proofErr w:type="spellEnd"/>
      <w:r w:rsidRPr="009957FC">
        <w:rPr>
          <w:rFonts w:ascii="Calibri" w:hAnsi="Calibri" w:cs="Calibri"/>
          <w:lang w:val="en-US"/>
          <w:rPrChange w:id="525" w:author="Jochem Tolsma" w:date="2022-09-12T14:28:00Z">
            <w:rPr>
              <w:rFonts w:ascii="Calibri" w:hAnsi="Calibri" w:cs="Calibri"/>
            </w:rPr>
          </w:rPrChange>
        </w:rPr>
        <w:t xml:space="preserve">. 2014. ‘How Political Candidates Use Twitter and the Impact on Votes’. </w:t>
      </w:r>
      <w:r w:rsidRPr="009957FC">
        <w:rPr>
          <w:rFonts w:ascii="Calibri" w:hAnsi="Calibri" w:cs="Calibri"/>
          <w:i/>
          <w:iCs/>
          <w:lang w:val="en-US"/>
          <w:rPrChange w:id="526" w:author="Jochem Tolsma" w:date="2022-09-12T14:28:00Z">
            <w:rPr>
              <w:rFonts w:ascii="Calibri" w:hAnsi="Calibri" w:cs="Calibri"/>
              <w:i/>
              <w:iCs/>
            </w:rPr>
          </w:rPrChange>
        </w:rPr>
        <w:t>Computers in Human Behavior</w:t>
      </w:r>
      <w:r w:rsidRPr="009957FC">
        <w:rPr>
          <w:rFonts w:ascii="Calibri" w:hAnsi="Calibri" w:cs="Calibri"/>
          <w:lang w:val="en-US"/>
          <w:rPrChange w:id="527" w:author="Jochem Tolsma" w:date="2022-09-12T14:28:00Z">
            <w:rPr>
              <w:rFonts w:ascii="Calibri" w:hAnsi="Calibri" w:cs="Calibri"/>
            </w:rPr>
          </w:rPrChange>
        </w:rPr>
        <w:t xml:space="preserve"> 34:131–39.</w:t>
      </w:r>
    </w:p>
    <w:p w14:paraId="1854BB53" w14:textId="77777777" w:rsidR="009957FC" w:rsidRPr="009957FC" w:rsidRDefault="009957FC" w:rsidP="009957FC">
      <w:pPr>
        <w:pStyle w:val="Bibliography"/>
        <w:rPr>
          <w:rFonts w:ascii="Calibri" w:hAnsi="Calibri" w:cs="Calibri"/>
          <w:lang w:val="en-US"/>
          <w:rPrChange w:id="528" w:author="Jochem Tolsma" w:date="2022-09-12T14:28:00Z">
            <w:rPr>
              <w:rFonts w:ascii="Calibri" w:hAnsi="Calibri" w:cs="Calibri"/>
            </w:rPr>
          </w:rPrChange>
        </w:rPr>
      </w:pPr>
      <w:r w:rsidRPr="009957FC">
        <w:rPr>
          <w:rFonts w:ascii="Calibri" w:hAnsi="Calibri" w:cs="Calibri"/>
          <w:lang w:val="en-US"/>
          <w:rPrChange w:id="529" w:author="Jochem Tolsma" w:date="2022-09-12T14:28:00Z">
            <w:rPr>
              <w:rFonts w:ascii="Calibri" w:hAnsi="Calibri" w:cs="Calibri"/>
            </w:rPr>
          </w:rPrChange>
        </w:rPr>
        <w:t xml:space="preserve">Lin, Ken-Hou, and Jennifer Lundquist. 2013. ‘Mate Selection in Cyberspace: The Intersection of Race, Gender, and Education’. </w:t>
      </w:r>
      <w:r w:rsidRPr="009957FC">
        <w:rPr>
          <w:rFonts w:ascii="Calibri" w:hAnsi="Calibri" w:cs="Calibri"/>
          <w:i/>
          <w:iCs/>
          <w:lang w:val="en-US"/>
          <w:rPrChange w:id="530" w:author="Jochem Tolsma" w:date="2022-09-12T14:28:00Z">
            <w:rPr>
              <w:rFonts w:ascii="Calibri" w:hAnsi="Calibri" w:cs="Calibri"/>
              <w:i/>
              <w:iCs/>
            </w:rPr>
          </w:rPrChange>
        </w:rPr>
        <w:t>American Journal of Sociology</w:t>
      </w:r>
      <w:r w:rsidRPr="009957FC">
        <w:rPr>
          <w:rFonts w:ascii="Calibri" w:hAnsi="Calibri" w:cs="Calibri"/>
          <w:lang w:val="en-US"/>
          <w:rPrChange w:id="531" w:author="Jochem Tolsma" w:date="2022-09-12T14:28:00Z">
            <w:rPr>
              <w:rFonts w:ascii="Calibri" w:hAnsi="Calibri" w:cs="Calibri"/>
            </w:rPr>
          </w:rPrChange>
        </w:rPr>
        <w:t xml:space="preserve"> 119(1):183–215.</w:t>
      </w:r>
    </w:p>
    <w:p w14:paraId="05A3110F" w14:textId="77777777" w:rsidR="009957FC" w:rsidRPr="009957FC" w:rsidRDefault="009957FC" w:rsidP="009957FC">
      <w:pPr>
        <w:pStyle w:val="Bibliography"/>
        <w:rPr>
          <w:rFonts w:ascii="Calibri" w:hAnsi="Calibri" w:cs="Calibri"/>
          <w:lang w:val="en-US"/>
          <w:rPrChange w:id="532" w:author="Jochem Tolsma" w:date="2022-09-12T14:28:00Z">
            <w:rPr>
              <w:rFonts w:ascii="Calibri" w:hAnsi="Calibri" w:cs="Calibri"/>
            </w:rPr>
          </w:rPrChange>
        </w:rPr>
      </w:pPr>
      <w:proofErr w:type="spellStart"/>
      <w:r w:rsidRPr="009957FC">
        <w:rPr>
          <w:rFonts w:ascii="Calibri" w:hAnsi="Calibri" w:cs="Calibri"/>
          <w:lang w:val="en-US"/>
          <w:rPrChange w:id="533" w:author="Jochem Tolsma" w:date="2022-09-12T14:28:00Z">
            <w:rPr>
              <w:rFonts w:ascii="Calibri" w:hAnsi="Calibri" w:cs="Calibri"/>
            </w:rPr>
          </w:rPrChange>
        </w:rPr>
        <w:t>Matuszewski</w:t>
      </w:r>
      <w:proofErr w:type="spellEnd"/>
      <w:r w:rsidRPr="009957FC">
        <w:rPr>
          <w:rFonts w:ascii="Calibri" w:hAnsi="Calibri" w:cs="Calibri"/>
          <w:lang w:val="en-US"/>
          <w:rPrChange w:id="534" w:author="Jochem Tolsma" w:date="2022-09-12T14:28:00Z">
            <w:rPr>
              <w:rFonts w:ascii="Calibri" w:hAnsi="Calibri" w:cs="Calibri"/>
            </w:rPr>
          </w:rPrChange>
        </w:rPr>
        <w:t xml:space="preserve">, </w:t>
      </w:r>
      <w:proofErr w:type="spellStart"/>
      <w:r w:rsidRPr="009957FC">
        <w:rPr>
          <w:rFonts w:ascii="Calibri" w:hAnsi="Calibri" w:cs="Calibri"/>
          <w:lang w:val="en-US"/>
          <w:rPrChange w:id="535" w:author="Jochem Tolsma" w:date="2022-09-12T14:28:00Z">
            <w:rPr>
              <w:rFonts w:ascii="Calibri" w:hAnsi="Calibri" w:cs="Calibri"/>
            </w:rPr>
          </w:rPrChange>
        </w:rPr>
        <w:t>Pawe</w:t>
      </w:r>
      <w:proofErr w:type="spellEnd"/>
      <w:r w:rsidRPr="009957FC">
        <w:rPr>
          <w:rFonts w:ascii="Calibri" w:hAnsi="Calibri" w:cs="Calibri"/>
          <w:lang w:val="en-US"/>
          <w:rPrChange w:id="536" w:author="Jochem Tolsma" w:date="2022-09-12T14:28:00Z">
            <w:rPr>
              <w:rFonts w:ascii="Calibri" w:hAnsi="Calibri" w:cs="Calibri"/>
            </w:rPr>
          </w:rPrChange>
        </w:rPr>
        <w:t xml:space="preserve">\l, and Gabriella </w:t>
      </w:r>
      <w:proofErr w:type="spellStart"/>
      <w:r w:rsidRPr="009957FC">
        <w:rPr>
          <w:rFonts w:ascii="Calibri" w:hAnsi="Calibri" w:cs="Calibri"/>
          <w:lang w:val="en-US"/>
          <w:rPrChange w:id="537" w:author="Jochem Tolsma" w:date="2022-09-12T14:28:00Z">
            <w:rPr>
              <w:rFonts w:ascii="Calibri" w:hAnsi="Calibri" w:cs="Calibri"/>
            </w:rPr>
          </w:rPrChange>
        </w:rPr>
        <w:t>Szabó</w:t>
      </w:r>
      <w:proofErr w:type="spellEnd"/>
      <w:r w:rsidRPr="009957FC">
        <w:rPr>
          <w:rFonts w:ascii="Calibri" w:hAnsi="Calibri" w:cs="Calibri"/>
          <w:lang w:val="en-US"/>
          <w:rPrChange w:id="538" w:author="Jochem Tolsma" w:date="2022-09-12T14:28:00Z">
            <w:rPr>
              <w:rFonts w:ascii="Calibri" w:hAnsi="Calibri" w:cs="Calibri"/>
            </w:rPr>
          </w:rPrChange>
        </w:rPr>
        <w:t xml:space="preserve">. 2019. ‘Are Echo Chambers Based on Partisanship? Twitter and Political Polarity in Poland and Hungary’. </w:t>
      </w:r>
      <w:r w:rsidRPr="009957FC">
        <w:rPr>
          <w:rFonts w:ascii="Calibri" w:hAnsi="Calibri" w:cs="Calibri"/>
          <w:i/>
          <w:iCs/>
          <w:lang w:val="en-US"/>
          <w:rPrChange w:id="539" w:author="Jochem Tolsma" w:date="2022-09-12T14:28:00Z">
            <w:rPr>
              <w:rFonts w:ascii="Calibri" w:hAnsi="Calibri" w:cs="Calibri"/>
              <w:i/>
              <w:iCs/>
            </w:rPr>
          </w:rPrChange>
        </w:rPr>
        <w:t>Social Media+ Society</w:t>
      </w:r>
      <w:r w:rsidRPr="009957FC">
        <w:rPr>
          <w:rFonts w:ascii="Calibri" w:hAnsi="Calibri" w:cs="Calibri"/>
          <w:lang w:val="en-US"/>
          <w:rPrChange w:id="540" w:author="Jochem Tolsma" w:date="2022-09-12T14:28:00Z">
            <w:rPr>
              <w:rFonts w:ascii="Calibri" w:hAnsi="Calibri" w:cs="Calibri"/>
            </w:rPr>
          </w:rPrChange>
        </w:rPr>
        <w:t xml:space="preserve"> 5(2):2056305119837671.</w:t>
      </w:r>
    </w:p>
    <w:p w14:paraId="5BD21EE0" w14:textId="77777777" w:rsidR="009957FC" w:rsidRPr="009957FC" w:rsidRDefault="009957FC" w:rsidP="009957FC">
      <w:pPr>
        <w:pStyle w:val="Bibliography"/>
        <w:rPr>
          <w:rFonts w:ascii="Calibri" w:hAnsi="Calibri" w:cs="Calibri"/>
          <w:lang w:val="en-US"/>
          <w:rPrChange w:id="541" w:author="Jochem Tolsma" w:date="2022-09-12T14:28:00Z">
            <w:rPr>
              <w:rFonts w:ascii="Calibri" w:hAnsi="Calibri" w:cs="Calibri"/>
            </w:rPr>
          </w:rPrChange>
        </w:rPr>
      </w:pPr>
      <w:r w:rsidRPr="009957FC">
        <w:rPr>
          <w:rFonts w:ascii="Calibri" w:hAnsi="Calibri" w:cs="Calibri"/>
          <w:lang w:val="en-US"/>
          <w:rPrChange w:id="542" w:author="Jochem Tolsma" w:date="2022-09-12T14:28:00Z">
            <w:rPr>
              <w:rFonts w:ascii="Calibri" w:hAnsi="Calibri" w:cs="Calibri"/>
            </w:rPr>
          </w:rPrChange>
        </w:rPr>
        <w:t xml:space="preserve">McPherson, Miller, Lynn Smith-Lovin, and James M. Cook. 2001. ‘Birds of a Feather: Homophily in Social Networks’. </w:t>
      </w:r>
      <w:r w:rsidRPr="009957FC">
        <w:rPr>
          <w:rFonts w:ascii="Calibri" w:hAnsi="Calibri" w:cs="Calibri"/>
          <w:i/>
          <w:iCs/>
          <w:lang w:val="en-US"/>
          <w:rPrChange w:id="543" w:author="Jochem Tolsma" w:date="2022-09-12T14:28:00Z">
            <w:rPr>
              <w:rFonts w:ascii="Calibri" w:hAnsi="Calibri" w:cs="Calibri"/>
              <w:i/>
              <w:iCs/>
            </w:rPr>
          </w:rPrChange>
        </w:rPr>
        <w:t>Annual Review of Sociology</w:t>
      </w:r>
      <w:r w:rsidRPr="009957FC">
        <w:rPr>
          <w:rFonts w:ascii="Calibri" w:hAnsi="Calibri" w:cs="Calibri"/>
          <w:lang w:val="en-US"/>
          <w:rPrChange w:id="544" w:author="Jochem Tolsma" w:date="2022-09-12T14:28:00Z">
            <w:rPr>
              <w:rFonts w:ascii="Calibri" w:hAnsi="Calibri" w:cs="Calibri"/>
            </w:rPr>
          </w:rPrChange>
        </w:rPr>
        <w:t xml:space="preserve"> 27(1):415–44.</w:t>
      </w:r>
    </w:p>
    <w:p w14:paraId="26F75A95" w14:textId="77777777" w:rsidR="009957FC" w:rsidRPr="009957FC" w:rsidRDefault="009957FC" w:rsidP="009957FC">
      <w:pPr>
        <w:pStyle w:val="Bibliography"/>
        <w:rPr>
          <w:rFonts w:ascii="Calibri" w:hAnsi="Calibri" w:cs="Calibri"/>
          <w:lang w:val="en-US"/>
          <w:rPrChange w:id="545" w:author="Jochem Tolsma" w:date="2022-09-12T14:28:00Z">
            <w:rPr>
              <w:rFonts w:ascii="Calibri" w:hAnsi="Calibri" w:cs="Calibri"/>
            </w:rPr>
          </w:rPrChange>
        </w:rPr>
      </w:pPr>
      <w:r w:rsidRPr="009957FC">
        <w:rPr>
          <w:rFonts w:ascii="Calibri" w:hAnsi="Calibri" w:cs="Calibri"/>
          <w:lang w:val="en-US"/>
          <w:rPrChange w:id="546" w:author="Jochem Tolsma" w:date="2022-09-12T14:28:00Z">
            <w:rPr>
              <w:rFonts w:ascii="Calibri" w:hAnsi="Calibri" w:cs="Calibri"/>
            </w:rPr>
          </w:rPrChange>
        </w:rPr>
        <w:t xml:space="preserve">Metaxas, Panagiotis, Eni </w:t>
      </w:r>
      <w:proofErr w:type="spellStart"/>
      <w:r w:rsidRPr="009957FC">
        <w:rPr>
          <w:rFonts w:ascii="Calibri" w:hAnsi="Calibri" w:cs="Calibri"/>
          <w:lang w:val="en-US"/>
          <w:rPrChange w:id="547" w:author="Jochem Tolsma" w:date="2022-09-12T14:28:00Z">
            <w:rPr>
              <w:rFonts w:ascii="Calibri" w:hAnsi="Calibri" w:cs="Calibri"/>
            </w:rPr>
          </w:rPrChange>
        </w:rPr>
        <w:t>Mustafaraj</w:t>
      </w:r>
      <w:proofErr w:type="spellEnd"/>
      <w:r w:rsidRPr="009957FC">
        <w:rPr>
          <w:rFonts w:ascii="Calibri" w:hAnsi="Calibri" w:cs="Calibri"/>
          <w:lang w:val="en-US"/>
          <w:rPrChange w:id="548" w:author="Jochem Tolsma" w:date="2022-09-12T14:28:00Z">
            <w:rPr>
              <w:rFonts w:ascii="Calibri" w:hAnsi="Calibri" w:cs="Calibri"/>
            </w:rPr>
          </w:rPrChange>
        </w:rPr>
        <w:t xml:space="preserve">, </w:t>
      </w:r>
      <w:proofErr w:type="spellStart"/>
      <w:r w:rsidRPr="009957FC">
        <w:rPr>
          <w:rFonts w:ascii="Calibri" w:hAnsi="Calibri" w:cs="Calibri"/>
          <w:lang w:val="en-US"/>
          <w:rPrChange w:id="549" w:author="Jochem Tolsma" w:date="2022-09-12T14:28:00Z">
            <w:rPr>
              <w:rFonts w:ascii="Calibri" w:hAnsi="Calibri" w:cs="Calibri"/>
            </w:rPr>
          </w:rPrChange>
        </w:rPr>
        <w:t>Kily</w:t>
      </w:r>
      <w:proofErr w:type="spellEnd"/>
      <w:r w:rsidRPr="009957FC">
        <w:rPr>
          <w:rFonts w:ascii="Calibri" w:hAnsi="Calibri" w:cs="Calibri"/>
          <w:lang w:val="en-US"/>
          <w:rPrChange w:id="550" w:author="Jochem Tolsma" w:date="2022-09-12T14:28:00Z">
            <w:rPr>
              <w:rFonts w:ascii="Calibri" w:hAnsi="Calibri" w:cs="Calibri"/>
            </w:rPr>
          </w:rPrChange>
        </w:rPr>
        <w:t xml:space="preserve"> Wong, Laura Zeng, Megan O’Keefe, and Samantha Finn. 2015. ‘What Do Retweets Indicate? Results from User Survey and Meta-Review of Research’. in </w:t>
      </w:r>
      <w:r w:rsidRPr="009957FC">
        <w:rPr>
          <w:rFonts w:ascii="Calibri" w:hAnsi="Calibri" w:cs="Calibri"/>
          <w:i/>
          <w:iCs/>
          <w:lang w:val="en-US"/>
          <w:rPrChange w:id="551" w:author="Jochem Tolsma" w:date="2022-09-12T14:28:00Z">
            <w:rPr>
              <w:rFonts w:ascii="Calibri" w:hAnsi="Calibri" w:cs="Calibri"/>
              <w:i/>
              <w:iCs/>
            </w:rPr>
          </w:rPrChange>
        </w:rPr>
        <w:t>Proceedings of the International AAAI Conference on Web and Social Media</w:t>
      </w:r>
      <w:r w:rsidRPr="009957FC">
        <w:rPr>
          <w:rFonts w:ascii="Calibri" w:hAnsi="Calibri" w:cs="Calibri"/>
          <w:lang w:val="en-US"/>
          <w:rPrChange w:id="552" w:author="Jochem Tolsma" w:date="2022-09-12T14:28:00Z">
            <w:rPr>
              <w:rFonts w:ascii="Calibri" w:hAnsi="Calibri" w:cs="Calibri"/>
            </w:rPr>
          </w:rPrChange>
        </w:rPr>
        <w:t>. Vol. 9.</w:t>
      </w:r>
    </w:p>
    <w:p w14:paraId="7A5ACC7C" w14:textId="77777777" w:rsidR="009957FC" w:rsidRPr="009957FC" w:rsidRDefault="009957FC" w:rsidP="009957FC">
      <w:pPr>
        <w:pStyle w:val="Bibliography"/>
        <w:rPr>
          <w:rFonts w:ascii="Calibri" w:hAnsi="Calibri" w:cs="Calibri"/>
          <w:lang w:val="en-US"/>
          <w:rPrChange w:id="553" w:author="Jochem Tolsma" w:date="2022-09-12T14:28:00Z">
            <w:rPr>
              <w:rFonts w:ascii="Calibri" w:hAnsi="Calibri" w:cs="Calibri"/>
            </w:rPr>
          </w:rPrChange>
        </w:rPr>
      </w:pPr>
      <w:proofErr w:type="spellStart"/>
      <w:r w:rsidRPr="009957FC">
        <w:rPr>
          <w:rFonts w:ascii="Calibri" w:hAnsi="Calibri" w:cs="Calibri"/>
          <w:lang w:val="en-US"/>
          <w:rPrChange w:id="554" w:author="Jochem Tolsma" w:date="2022-09-12T14:28:00Z">
            <w:rPr>
              <w:rFonts w:ascii="Calibri" w:hAnsi="Calibri" w:cs="Calibri"/>
            </w:rPr>
          </w:rPrChange>
        </w:rPr>
        <w:t>Praet</w:t>
      </w:r>
      <w:proofErr w:type="spellEnd"/>
      <w:r w:rsidRPr="009957FC">
        <w:rPr>
          <w:rFonts w:ascii="Calibri" w:hAnsi="Calibri" w:cs="Calibri"/>
          <w:lang w:val="en-US"/>
          <w:rPrChange w:id="555" w:author="Jochem Tolsma" w:date="2022-09-12T14:28:00Z">
            <w:rPr>
              <w:rFonts w:ascii="Calibri" w:hAnsi="Calibri" w:cs="Calibri"/>
            </w:rPr>
          </w:rPrChange>
        </w:rPr>
        <w:t xml:space="preserve">, </w:t>
      </w:r>
      <w:proofErr w:type="spellStart"/>
      <w:r w:rsidRPr="009957FC">
        <w:rPr>
          <w:rFonts w:ascii="Calibri" w:hAnsi="Calibri" w:cs="Calibri"/>
          <w:lang w:val="en-US"/>
          <w:rPrChange w:id="556" w:author="Jochem Tolsma" w:date="2022-09-12T14:28:00Z">
            <w:rPr>
              <w:rFonts w:ascii="Calibri" w:hAnsi="Calibri" w:cs="Calibri"/>
            </w:rPr>
          </w:rPrChange>
        </w:rPr>
        <w:t>Stiene</w:t>
      </w:r>
      <w:proofErr w:type="spellEnd"/>
      <w:r w:rsidRPr="009957FC">
        <w:rPr>
          <w:rFonts w:ascii="Calibri" w:hAnsi="Calibri" w:cs="Calibri"/>
          <w:lang w:val="en-US"/>
          <w:rPrChange w:id="557" w:author="Jochem Tolsma" w:date="2022-09-12T14:28:00Z">
            <w:rPr>
              <w:rFonts w:ascii="Calibri" w:hAnsi="Calibri" w:cs="Calibri"/>
            </w:rPr>
          </w:rPrChange>
        </w:rPr>
        <w:t xml:space="preserve">, David Martens, and Peter Van </w:t>
      </w:r>
      <w:proofErr w:type="spellStart"/>
      <w:r w:rsidRPr="009957FC">
        <w:rPr>
          <w:rFonts w:ascii="Calibri" w:hAnsi="Calibri" w:cs="Calibri"/>
          <w:lang w:val="en-US"/>
          <w:rPrChange w:id="558" w:author="Jochem Tolsma" w:date="2022-09-12T14:28:00Z">
            <w:rPr>
              <w:rFonts w:ascii="Calibri" w:hAnsi="Calibri" w:cs="Calibri"/>
            </w:rPr>
          </w:rPrChange>
        </w:rPr>
        <w:t>Aelst</w:t>
      </w:r>
      <w:proofErr w:type="spellEnd"/>
      <w:r w:rsidRPr="009957FC">
        <w:rPr>
          <w:rFonts w:ascii="Calibri" w:hAnsi="Calibri" w:cs="Calibri"/>
          <w:lang w:val="en-US"/>
          <w:rPrChange w:id="559" w:author="Jochem Tolsma" w:date="2022-09-12T14:28:00Z">
            <w:rPr>
              <w:rFonts w:ascii="Calibri" w:hAnsi="Calibri" w:cs="Calibri"/>
            </w:rPr>
          </w:rPrChange>
        </w:rPr>
        <w:t xml:space="preserve">. 2021. ‘Patterns of Democracy? Social Network Analysis of Parliamentary Twitter Networks in 12 Countries’. </w:t>
      </w:r>
      <w:r w:rsidRPr="009957FC">
        <w:rPr>
          <w:rFonts w:ascii="Calibri" w:hAnsi="Calibri" w:cs="Calibri"/>
          <w:i/>
          <w:iCs/>
          <w:lang w:val="en-US"/>
          <w:rPrChange w:id="560" w:author="Jochem Tolsma" w:date="2022-09-12T14:28:00Z">
            <w:rPr>
              <w:rFonts w:ascii="Calibri" w:hAnsi="Calibri" w:cs="Calibri"/>
              <w:i/>
              <w:iCs/>
            </w:rPr>
          </w:rPrChange>
        </w:rPr>
        <w:t>Online Social Networks and Media</w:t>
      </w:r>
      <w:r w:rsidRPr="009957FC">
        <w:rPr>
          <w:rFonts w:ascii="Calibri" w:hAnsi="Calibri" w:cs="Calibri"/>
          <w:lang w:val="en-US"/>
          <w:rPrChange w:id="561" w:author="Jochem Tolsma" w:date="2022-09-12T14:28:00Z">
            <w:rPr>
              <w:rFonts w:ascii="Calibri" w:hAnsi="Calibri" w:cs="Calibri"/>
            </w:rPr>
          </w:rPrChange>
        </w:rPr>
        <w:t xml:space="preserve"> 24:100154. </w:t>
      </w:r>
      <w:proofErr w:type="spellStart"/>
      <w:r w:rsidRPr="009957FC">
        <w:rPr>
          <w:rFonts w:ascii="Calibri" w:hAnsi="Calibri" w:cs="Calibri"/>
          <w:lang w:val="en-US"/>
          <w:rPrChange w:id="562" w:author="Jochem Tolsma" w:date="2022-09-12T14:28:00Z">
            <w:rPr>
              <w:rFonts w:ascii="Calibri" w:hAnsi="Calibri" w:cs="Calibri"/>
            </w:rPr>
          </w:rPrChange>
        </w:rPr>
        <w:t>doi</w:t>
      </w:r>
      <w:proofErr w:type="spellEnd"/>
      <w:r w:rsidRPr="009957FC">
        <w:rPr>
          <w:rFonts w:ascii="Calibri" w:hAnsi="Calibri" w:cs="Calibri"/>
          <w:lang w:val="en-US"/>
          <w:rPrChange w:id="563" w:author="Jochem Tolsma" w:date="2022-09-12T14:28:00Z">
            <w:rPr>
              <w:rFonts w:ascii="Calibri" w:hAnsi="Calibri" w:cs="Calibri"/>
            </w:rPr>
          </w:rPrChange>
        </w:rPr>
        <w:t>: https://doi.org/10.1016/j.osnem.2021.100154.</w:t>
      </w:r>
    </w:p>
    <w:p w14:paraId="0863A065" w14:textId="77777777" w:rsidR="009957FC" w:rsidRPr="009957FC" w:rsidRDefault="009957FC" w:rsidP="009957FC">
      <w:pPr>
        <w:pStyle w:val="Bibliography"/>
        <w:rPr>
          <w:rFonts w:ascii="Calibri" w:hAnsi="Calibri" w:cs="Calibri"/>
          <w:lang w:val="en-US"/>
          <w:rPrChange w:id="564" w:author="Jochem Tolsma" w:date="2022-09-12T14:28:00Z">
            <w:rPr>
              <w:rFonts w:ascii="Calibri" w:hAnsi="Calibri" w:cs="Calibri"/>
            </w:rPr>
          </w:rPrChange>
        </w:rPr>
      </w:pPr>
      <w:r w:rsidRPr="009957FC">
        <w:rPr>
          <w:rFonts w:ascii="Calibri" w:hAnsi="Calibri" w:cs="Calibri"/>
          <w:lang w:val="en-US"/>
          <w:rPrChange w:id="565" w:author="Jochem Tolsma" w:date="2022-09-12T14:28:00Z">
            <w:rPr>
              <w:rFonts w:ascii="Calibri" w:hAnsi="Calibri" w:cs="Calibri"/>
            </w:rPr>
          </w:rPrChange>
        </w:rPr>
        <w:t xml:space="preserve">R Core Team. 2021. </w:t>
      </w:r>
      <w:r w:rsidRPr="009957FC">
        <w:rPr>
          <w:rFonts w:ascii="Calibri" w:hAnsi="Calibri" w:cs="Calibri"/>
          <w:i/>
          <w:iCs/>
          <w:lang w:val="en-US"/>
          <w:rPrChange w:id="566" w:author="Jochem Tolsma" w:date="2022-09-12T14:28:00Z">
            <w:rPr>
              <w:rFonts w:ascii="Calibri" w:hAnsi="Calibri" w:cs="Calibri"/>
              <w:i/>
              <w:iCs/>
            </w:rPr>
          </w:rPrChange>
        </w:rPr>
        <w:t>R: A Language and Environment for Statistical Computing</w:t>
      </w:r>
      <w:r w:rsidRPr="009957FC">
        <w:rPr>
          <w:rFonts w:ascii="Calibri" w:hAnsi="Calibri" w:cs="Calibri"/>
          <w:lang w:val="en-US"/>
          <w:rPrChange w:id="567" w:author="Jochem Tolsma" w:date="2022-09-12T14:28:00Z">
            <w:rPr>
              <w:rFonts w:ascii="Calibri" w:hAnsi="Calibri" w:cs="Calibri"/>
            </w:rPr>
          </w:rPrChange>
        </w:rPr>
        <w:t>. Vienna, Austria: R Foundation for Statistical Computing.</w:t>
      </w:r>
    </w:p>
    <w:p w14:paraId="710CF32B" w14:textId="77777777" w:rsidR="009957FC" w:rsidRPr="009957FC" w:rsidRDefault="009957FC" w:rsidP="009957FC">
      <w:pPr>
        <w:pStyle w:val="Bibliography"/>
        <w:rPr>
          <w:rFonts w:ascii="Calibri" w:hAnsi="Calibri" w:cs="Calibri"/>
          <w:lang w:val="en-US"/>
          <w:rPrChange w:id="568" w:author="Jochem Tolsma" w:date="2022-09-12T14:28:00Z">
            <w:rPr>
              <w:rFonts w:ascii="Calibri" w:hAnsi="Calibri" w:cs="Calibri"/>
            </w:rPr>
          </w:rPrChange>
        </w:rPr>
      </w:pPr>
      <w:r w:rsidRPr="009957FC">
        <w:rPr>
          <w:rFonts w:ascii="Calibri" w:hAnsi="Calibri" w:cs="Calibri"/>
          <w:lang w:val="en-US"/>
          <w:rPrChange w:id="569" w:author="Jochem Tolsma" w:date="2022-09-12T14:28:00Z">
            <w:rPr>
              <w:rFonts w:ascii="Calibri" w:hAnsi="Calibri" w:cs="Calibri"/>
            </w:rPr>
          </w:rPrChange>
        </w:rPr>
        <w:t xml:space="preserve">Ripley, Ruth M., Tom A. B. </w:t>
      </w:r>
      <w:proofErr w:type="spellStart"/>
      <w:r w:rsidRPr="009957FC">
        <w:rPr>
          <w:rFonts w:ascii="Calibri" w:hAnsi="Calibri" w:cs="Calibri"/>
          <w:lang w:val="en-US"/>
          <w:rPrChange w:id="570" w:author="Jochem Tolsma" w:date="2022-09-12T14:28:00Z">
            <w:rPr>
              <w:rFonts w:ascii="Calibri" w:hAnsi="Calibri" w:cs="Calibri"/>
            </w:rPr>
          </w:rPrChange>
        </w:rPr>
        <w:t>Snijders</w:t>
      </w:r>
      <w:proofErr w:type="spellEnd"/>
      <w:r w:rsidRPr="009957FC">
        <w:rPr>
          <w:rFonts w:ascii="Calibri" w:hAnsi="Calibri" w:cs="Calibri"/>
          <w:lang w:val="en-US"/>
          <w:rPrChange w:id="571" w:author="Jochem Tolsma" w:date="2022-09-12T14:28:00Z">
            <w:rPr>
              <w:rFonts w:ascii="Calibri" w:hAnsi="Calibri" w:cs="Calibri"/>
            </w:rPr>
          </w:rPrChange>
        </w:rPr>
        <w:t xml:space="preserve">, </w:t>
      </w:r>
      <w:proofErr w:type="spellStart"/>
      <w:r w:rsidRPr="009957FC">
        <w:rPr>
          <w:rFonts w:ascii="Calibri" w:hAnsi="Calibri" w:cs="Calibri"/>
          <w:lang w:val="en-US"/>
          <w:rPrChange w:id="572" w:author="Jochem Tolsma" w:date="2022-09-12T14:28:00Z">
            <w:rPr>
              <w:rFonts w:ascii="Calibri" w:hAnsi="Calibri" w:cs="Calibri"/>
            </w:rPr>
          </w:rPrChange>
        </w:rPr>
        <w:t>Zsofia</w:t>
      </w:r>
      <w:proofErr w:type="spellEnd"/>
      <w:r w:rsidRPr="009957FC">
        <w:rPr>
          <w:rFonts w:ascii="Calibri" w:hAnsi="Calibri" w:cs="Calibri"/>
          <w:lang w:val="en-US"/>
          <w:rPrChange w:id="573" w:author="Jochem Tolsma" w:date="2022-09-12T14:28:00Z">
            <w:rPr>
              <w:rFonts w:ascii="Calibri" w:hAnsi="Calibri" w:cs="Calibri"/>
            </w:rPr>
          </w:rPrChange>
        </w:rPr>
        <w:t xml:space="preserve"> </w:t>
      </w:r>
      <w:proofErr w:type="spellStart"/>
      <w:r w:rsidRPr="009957FC">
        <w:rPr>
          <w:rFonts w:ascii="Calibri" w:hAnsi="Calibri" w:cs="Calibri"/>
          <w:lang w:val="en-US"/>
          <w:rPrChange w:id="574" w:author="Jochem Tolsma" w:date="2022-09-12T14:28:00Z">
            <w:rPr>
              <w:rFonts w:ascii="Calibri" w:hAnsi="Calibri" w:cs="Calibri"/>
            </w:rPr>
          </w:rPrChange>
        </w:rPr>
        <w:t>B’oda</w:t>
      </w:r>
      <w:proofErr w:type="spellEnd"/>
      <w:r w:rsidRPr="009957FC">
        <w:rPr>
          <w:rFonts w:ascii="Calibri" w:hAnsi="Calibri" w:cs="Calibri"/>
          <w:lang w:val="en-US"/>
          <w:rPrChange w:id="575" w:author="Jochem Tolsma" w:date="2022-09-12T14:28:00Z">
            <w:rPr>
              <w:rFonts w:ascii="Calibri" w:hAnsi="Calibri" w:cs="Calibri"/>
            </w:rPr>
          </w:rPrChange>
        </w:rPr>
        <w:t xml:space="preserve">, </w:t>
      </w:r>
      <w:proofErr w:type="spellStart"/>
      <w:r w:rsidRPr="009957FC">
        <w:rPr>
          <w:rFonts w:ascii="Calibri" w:hAnsi="Calibri" w:cs="Calibri"/>
          <w:lang w:val="en-US"/>
          <w:rPrChange w:id="576" w:author="Jochem Tolsma" w:date="2022-09-12T14:28:00Z">
            <w:rPr>
              <w:rFonts w:ascii="Calibri" w:hAnsi="Calibri" w:cs="Calibri"/>
            </w:rPr>
          </w:rPrChange>
        </w:rPr>
        <w:t>Andr’as</w:t>
      </w:r>
      <w:proofErr w:type="spellEnd"/>
      <w:r w:rsidRPr="009957FC">
        <w:rPr>
          <w:rFonts w:ascii="Calibri" w:hAnsi="Calibri" w:cs="Calibri"/>
          <w:lang w:val="en-US"/>
          <w:rPrChange w:id="577" w:author="Jochem Tolsma" w:date="2022-09-12T14:28:00Z">
            <w:rPr>
              <w:rFonts w:ascii="Calibri" w:hAnsi="Calibri" w:cs="Calibri"/>
            </w:rPr>
          </w:rPrChange>
        </w:rPr>
        <w:t xml:space="preserve"> </w:t>
      </w:r>
      <w:proofErr w:type="spellStart"/>
      <w:r w:rsidRPr="009957FC">
        <w:rPr>
          <w:rFonts w:ascii="Calibri" w:hAnsi="Calibri" w:cs="Calibri"/>
          <w:lang w:val="en-US"/>
          <w:rPrChange w:id="578" w:author="Jochem Tolsma" w:date="2022-09-12T14:28:00Z">
            <w:rPr>
              <w:rFonts w:ascii="Calibri" w:hAnsi="Calibri" w:cs="Calibri"/>
            </w:rPr>
          </w:rPrChange>
        </w:rPr>
        <w:t>V"or"os</w:t>
      </w:r>
      <w:proofErr w:type="spellEnd"/>
      <w:r w:rsidRPr="009957FC">
        <w:rPr>
          <w:rFonts w:ascii="Calibri" w:hAnsi="Calibri" w:cs="Calibri"/>
          <w:lang w:val="en-US"/>
          <w:rPrChange w:id="579" w:author="Jochem Tolsma" w:date="2022-09-12T14:28:00Z">
            <w:rPr>
              <w:rFonts w:ascii="Calibri" w:hAnsi="Calibri" w:cs="Calibri"/>
            </w:rPr>
          </w:rPrChange>
        </w:rPr>
        <w:t xml:space="preserve">, and Paulina Preciado. 2021. </w:t>
      </w:r>
      <w:r w:rsidRPr="009957FC">
        <w:rPr>
          <w:rFonts w:ascii="Calibri" w:hAnsi="Calibri" w:cs="Calibri"/>
          <w:i/>
          <w:iCs/>
          <w:lang w:val="en-US"/>
          <w:rPrChange w:id="580" w:author="Jochem Tolsma" w:date="2022-09-12T14:28:00Z">
            <w:rPr>
              <w:rFonts w:ascii="Calibri" w:hAnsi="Calibri" w:cs="Calibri"/>
              <w:i/>
              <w:iCs/>
            </w:rPr>
          </w:rPrChange>
        </w:rPr>
        <w:t>Manual for Siena Version 4.0</w:t>
      </w:r>
      <w:r w:rsidRPr="009957FC">
        <w:rPr>
          <w:rFonts w:ascii="Calibri" w:hAnsi="Calibri" w:cs="Calibri"/>
          <w:lang w:val="en-US"/>
          <w:rPrChange w:id="581" w:author="Jochem Tolsma" w:date="2022-09-12T14:28:00Z">
            <w:rPr>
              <w:rFonts w:ascii="Calibri" w:hAnsi="Calibri" w:cs="Calibri"/>
            </w:rPr>
          </w:rPrChange>
        </w:rPr>
        <w:t>. Oxford: University of Oxford, Department of Statistics; Nuffield College.</w:t>
      </w:r>
    </w:p>
    <w:p w14:paraId="18D9A678" w14:textId="77777777" w:rsidR="009957FC" w:rsidRPr="009957FC" w:rsidRDefault="009957FC" w:rsidP="009957FC">
      <w:pPr>
        <w:pStyle w:val="Bibliography"/>
        <w:rPr>
          <w:rFonts w:ascii="Calibri" w:hAnsi="Calibri" w:cs="Calibri"/>
          <w:lang w:val="en-US"/>
          <w:rPrChange w:id="582" w:author="Jochem Tolsma" w:date="2022-09-12T14:28:00Z">
            <w:rPr>
              <w:rFonts w:ascii="Calibri" w:hAnsi="Calibri" w:cs="Calibri"/>
            </w:rPr>
          </w:rPrChange>
        </w:rPr>
      </w:pPr>
      <w:r w:rsidRPr="009957FC">
        <w:rPr>
          <w:rFonts w:ascii="Calibri" w:hAnsi="Calibri" w:cs="Calibri"/>
          <w:lang w:val="en-US"/>
          <w:rPrChange w:id="583" w:author="Jochem Tolsma" w:date="2022-09-12T14:28:00Z">
            <w:rPr>
              <w:rFonts w:ascii="Calibri" w:hAnsi="Calibri" w:cs="Calibri"/>
            </w:rPr>
          </w:rPrChange>
        </w:rPr>
        <w:lastRenderedPageBreak/>
        <w:t xml:space="preserve">Rivera, Mark T., Sara B. </w:t>
      </w:r>
      <w:proofErr w:type="spellStart"/>
      <w:r w:rsidRPr="009957FC">
        <w:rPr>
          <w:rFonts w:ascii="Calibri" w:hAnsi="Calibri" w:cs="Calibri"/>
          <w:lang w:val="en-US"/>
          <w:rPrChange w:id="584" w:author="Jochem Tolsma" w:date="2022-09-12T14:28:00Z">
            <w:rPr>
              <w:rFonts w:ascii="Calibri" w:hAnsi="Calibri" w:cs="Calibri"/>
            </w:rPr>
          </w:rPrChange>
        </w:rPr>
        <w:t>Soderstrom</w:t>
      </w:r>
      <w:proofErr w:type="spellEnd"/>
      <w:r w:rsidRPr="009957FC">
        <w:rPr>
          <w:rFonts w:ascii="Calibri" w:hAnsi="Calibri" w:cs="Calibri"/>
          <w:lang w:val="en-US"/>
          <w:rPrChange w:id="585" w:author="Jochem Tolsma" w:date="2022-09-12T14:28:00Z">
            <w:rPr>
              <w:rFonts w:ascii="Calibri" w:hAnsi="Calibri" w:cs="Calibri"/>
            </w:rPr>
          </w:rPrChange>
        </w:rPr>
        <w:t xml:space="preserve">, and Brian </w:t>
      </w:r>
      <w:proofErr w:type="spellStart"/>
      <w:r w:rsidRPr="009957FC">
        <w:rPr>
          <w:rFonts w:ascii="Calibri" w:hAnsi="Calibri" w:cs="Calibri"/>
          <w:lang w:val="en-US"/>
          <w:rPrChange w:id="586" w:author="Jochem Tolsma" w:date="2022-09-12T14:28:00Z">
            <w:rPr>
              <w:rFonts w:ascii="Calibri" w:hAnsi="Calibri" w:cs="Calibri"/>
            </w:rPr>
          </w:rPrChange>
        </w:rPr>
        <w:t>Uzzi</w:t>
      </w:r>
      <w:proofErr w:type="spellEnd"/>
      <w:r w:rsidRPr="009957FC">
        <w:rPr>
          <w:rFonts w:ascii="Calibri" w:hAnsi="Calibri" w:cs="Calibri"/>
          <w:lang w:val="en-US"/>
          <w:rPrChange w:id="587" w:author="Jochem Tolsma" w:date="2022-09-12T14:28:00Z">
            <w:rPr>
              <w:rFonts w:ascii="Calibri" w:hAnsi="Calibri" w:cs="Calibri"/>
            </w:rPr>
          </w:rPrChange>
        </w:rPr>
        <w:t xml:space="preserve">. 2010. ‘Dynamics of Dyads in Social Networks: Assortative, Relational, and Proximity Mechanisms’. </w:t>
      </w:r>
      <w:r w:rsidRPr="009957FC">
        <w:rPr>
          <w:rFonts w:ascii="Calibri" w:hAnsi="Calibri" w:cs="Calibri"/>
          <w:i/>
          <w:iCs/>
          <w:lang w:val="en-US"/>
          <w:rPrChange w:id="588" w:author="Jochem Tolsma" w:date="2022-09-12T14:28:00Z">
            <w:rPr>
              <w:rFonts w:ascii="Calibri" w:hAnsi="Calibri" w:cs="Calibri"/>
              <w:i/>
              <w:iCs/>
            </w:rPr>
          </w:rPrChange>
        </w:rPr>
        <w:t>Annual Review of Sociology</w:t>
      </w:r>
      <w:r w:rsidRPr="009957FC">
        <w:rPr>
          <w:rFonts w:ascii="Calibri" w:hAnsi="Calibri" w:cs="Calibri"/>
          <w:lang w:val="en-US"/>
          <w:rPrChange w:id="589" w:author="Jochem Tolsma" w:date="2022-09-12T14:28:00Z">
            <w:rPr>
              <w:rFonts w:ascii="Calibri" w:hAnsi="Calibri" w:cs="Calibri"/>
            </w:rPr>
          </w:rPrChange>
        </w:rPr>
        <w:t xml:space="preserve"> 36:91–115.</w:t>
      </w:r>
    </w:p>
    <w:p w14:paraId="70D40828" w14:textId="77777777" w:rsidR="009957FC" w:rsidRPr="009957FC" w:rsidRDefault="009957FC" w:rsidP="009957FC">
      <w:pPr>
        <w:pStyle w:val="Bibliography"/>
        <w:rPr>
          <w:rFonts w:ascii="Calibri" w:hAnsi="Calibri" w:cs="Calibri"/>
          <w:lang w:val="en-US"/>
          <w:rPrChange w:id="590" w:author="Jochem Tolsma" w:date="2022-09-12T14:28:00Z">
            <w:rPr>
              <w:rFonts w:ascii="Calibri" w:hAnsi="Calibri" w:cs="Calibri"/>
            </w:rPr>
          </w:rPrChange>
        </w:rPr>
      </w:pPr>
      <w:r w:rsidRPr="009957FC">
        <w:rPr>
          <w:rFonts w:ascii="Calibri" w:hAnsi="Calibri" w:cs="Calibri"/>
          <w:lang w:val="en-US"/>
          <w:rPrChange w:id="591" w:author="Jochem Tolsma" w:date="2022-09-12T14:28:00Z">
            <w:rPr>
              <w:rFonts w:ascii="Calibri" w:hAnsi="Calibri" w:cs="Calibri"/>
            </w:rPr>
          </w:rPrChange>
        </w:rPr>
        <w:t xml:space="preserve">Smith, </w:t>
      </w:r>
      <w:proofErr w:type="spellStart"/>
      <w:r w:rsidRPr="009957FC">
        <w:rPr>
          <w:rFonts w:ascii="Calibri" w:hAnsi="Calibri" w:cs="Calibri"/>
          <w:lang w:val="en-US"/>
          <w:rPrChange w:id="592" w:author="Jochem Tolsma" w:date="2022-09-12T14:28:00Z">
            <w:rPr>
              <w:rFonts w:ascii="Calibri" w:hAnsi="Calibri" w:cs="Calibri"/>
            </w:rPr>
          </w:rPrChange>
        </w:rPr>
        <w:t>Sanne</w:t>
      </w:r>
      <w:proofErr w:type="spellEnd"/>
      <w:r w:rsidRPr="009957FC">
        <w:rPr>
          <w:rFonts w:ascii="Calibri" w:hAnsi="Calibri" w:cs="Calibri"/>
          <w:lang w:val="en-US"/>
          <w:rPrChange w:id="593" w:author="Jochem Tolsma" w:date="2022-09-12T14:28:00Z">
            <w:rPr>
              <w:rFonts w:ascii="Calibri" w:hAnsi="Calibri" w:cs="Calibri"/>
            </w:rPr>
          </w:rPrChange>
        </w:rPr>
        <w:t xml:space="preserve">, </w:t>
      </w:r>
      <w:proofErr w:type="spellStart"/>
      <w:r w:rsidRPr="009957FC">
        <w:rPr>
          <w:rFonts w:ascii="Calibri" w:hAnsi="Calibri" w:cs="Calibri"/>
          <w:lang w:val="en-US"/>
          <w:rPrChange w:id="594" w:author="Jochem Tolsma" w:date="2022-09-12T14:28:00Z">
            <w:rPr>
              <w:rFonts w:ascii="Calibri" w:hAnsi="Calibri" w:cs="Calibri"/>
            </w:rPr>
          </w:rPrChange>
        </w:rPr>
        <w:t>Ineke</w:t>
      </w:r>
      <w:proofErr w:type="spellEnd"/>
      <w:r w:rsidRPr="009957FC">
        <w:rPr>
          <w:rFonts w:ascii="Calibri" w:hAnsi="Calibri" w:cs="Calibri"/>
          <w:lang w:val="en-US"/>
          <w:rPrChange w:id="595" w:author="Jochem Tolsma" w:date="2022-09-12T14:28:00Z">
            <w:rPr>
              <w:rFonts w:ascii="Calibri" w:hAnsi="Calibri" w:cs="Calibri"/>
            </w:rPr>
          </w:rPrChange>
        </w:rPr>
        <w:t xml:space="preserve"> Maas, and Frank Van Tubergen. 2014. ‘Ethnic Ingroup Friendships in Schools: Testing the by-Product Hypothesis in England, Germany, the Netherlands and Sweden’. </w:t>
      </w:r>
      <w:r w:rsidRPr="009957FC">
        <w:rPr>
          <w:rFonts w:ascii="Calibri" w:hAnsi="Calibri" w:cs="Calibri"/>
          <w:i/>
          <w:iCs/>
          <w:lang w:val="en-US"/>
          <w:rPrChange w:id="596" w:author="Jochem Tolsma" w:date="2022-09-12T14:28:00Z">
            <w:rPr>
              <w:rFonts w:ascii="Calibri" w:hAnsi="Calibri" w:cs="Calibri"/>
              <w:i/>
              <w:iCs/>
            </w:rPr>
          </w:rPrChange>
        </w:rPr>
        <w:t>Social Networks</w:t>
      </w:r>
      <w:r w:rsidRPr="009957FC">
        <w:rPr>
          <w:rFonts w:ascii="Calibri" w:hAnsi="Calibri" w:cs="Calibri"/>
          <w:lang w:val="en-US"/>
          <w:rPrChange w:id="597" w:author="Jochem Tolsma" w:date="2022-09-12T14:28:00Z">
            <w:rPr>
              <w:rFonts w:ascii="Calibri" w:hAnsi="Calibri" w:cs="Calibri"/>
            </w:rPr>
          </w:rPrChange>
        </w:rPr>
        <w:t xml:space="preserve"> 39:33–45.</w:t>
      </w:r>
    </w:p>
    <w:p w14:paraId="1149DA13" w14:textId="77777777" w:rsidR="009957FC" w:rsidRPr="009957FC" w:rsidRDefault="009957FC" w:rsidP="009957FC">
      <w:pPr>
        <w:pStyle w:val="Bibliography"/>
        <w:rPr>
          <w:rFonts w:ascii="Calibri" w:hAnsi="Calibri" w:cs="Calibri"/>
          <w:lang w:val="en-US"/>
          <w:rPrChange w:id="598" w:author="Jochem Tolsma" w:date="2022-09-12T14:28:00Z">
            <w:rPr>
              <w:rFonts w:ascii="Calibri" w:hAnsi="Calibri" w:cs="Calibri"/>
            </w:rPr>
          </w:rPrChange>
        </w:rPr>
      </w:pPr>
      <w:proofErr w:type="spellStart"/>
      <w:r w:rsidRPr="009957FC">
        <w:rPr>
          <w:rFonts w:ascii="Calibri" w:hAnsi="Calibri" w:cs="Calibri"/>
          <w:lang w:val="en-US"/>
          <w:rPrChange w:id="599" w:author="Jochem Tolsma" w:date="2022-09-12T14:28:00Z">
            <w:rPr>
              <w:rFonts w:ascii="Calibri" w:hAnsi="Calibri" w:cs="Calibri"/>
            </w:rPr>
          </w:rPrChange>
        </w:rPr>
        <w:t>Snijders</w:t>
      </w:r>
      <w:proofErr w:type="spellEnd"/>
      <w:r w:rsidRPr="009957FC">
        <w:rPr>
          <w:rFonts w:ascii="Calibri" w:hAnsi="Calibri" w:cs="Calibri"/>
          <w:lang w:val="en-US"/>
          <w:rPrChange w:id="600" w:author="Jochem Tolsma" w:date="2022-09-12T14:28:00Z">
            <w:rPr>
              <w:rFonts w:ascii="Calibri" w:hAnsi="Calibri" w:cs="Calibri"/>
            </w:rPr>
          </w:rPrChange>
        </w:rPr>
        <w:t xml:space="preserve">, Tom AB, Gerhard G. Van de Bunt, and Christian EG </w:t>
      </w:r>
      <w:proofErr w:type="spellStart"/>
      <w:r w:rsidRPr="009957FC">
        <w:rPr>
          <w:rFonts w:ascii="Calibri" w:hAnsi="Calibri" w:cs="Calibri"/>
          <w:lang w:val="en-US"/>
          <w:rPrChange w:id="601" w:author="Jochem Tolsma" w:date="2022-09-12T14:28:00Z">
            <w:rPr>
              <w:rFonts w:ascii="Calibri" w:hAnsi="Calibri" w:cs="Calibri"/>
            </w:rPr>
          </w:rPrChange>
        </w:rPr>
        <w:t>Steglich</w:t>
      </w:r>
      <w:proofErr w:type="spellEnd"/>
      <w:r w:rsidRPr="009957FC">
        <w:rPr>
          <w:rFonts w:ascii="Calibri" w:hAnsi="Calibri" w:cs="Calibri"/>
          <w:lang w:val="en-US"/>
          <w:rPrChange w:id="602" w:author="Jochem Tolsma" w:date="2022-09-12T14:28:00Z">
            <w:rPr>
              <w:rFonts w:ascii="Calibri" w:hAnsi="Calibri" w:cs="Calibri"/>
            </w:rPr>
          </w:rPrChange>
        </w:rPr>
        <w:t xml:space="preserve">. 2010. ‘Introduction to Stochastic Actor-Based Models for Network Dynamics’. </w:t>
      </w:r>
      <w:r w:rsidRPr="009957FC">
        <w:rPr>
          <w:rFonts w:ascii="Calibri" w:hAnsi="Calibri" w:cs="Calibri"/>
          <w:i/>
          <w:iCs/>
          <w:lang w:val="en-US"/>
          <w:rPrChange w:id="603" w:author="Jochem Tolsma" w:date="2022-09-12T14:28:00Z">
            <w:rPr>
              <w:rFonts w:ascii="Calibri" w:hAnsi="Calibri" w:cs="Calibri"/>
              <w:i/>
              <w:iCs/>
            </w:rPr>
          </w:rPrChange>
        </w:rPr>
        <w:t>Social Networks</w:t>
      </w:r>
      <w:r w:rsidRPr="009957FC">
        <w:rPr>
          <w:rFonts w:ascii="Calibri" w:hAnsi="Calibri" w:cs="Calibri"/>
          <w:lang w:val="en-US"/>
          <w:rPrChange w:id="604" w:author="Jochem Tolsma" w:date="2022-09-12T14:28:00Z">
            <w:rPr>
              <w:rFonts w:ascii="Calibri" w:hAnsi="Calibri" w:cs="Calibri"/>
            </w:rPr>
          </w:rPrChange>
        </w:rPr>
        <w:t xml:space="preserve"> 32(1):44–60.</w:t>
      </w:r>
    </w:p>
    <w:p w14:paraId="593FC1F9" w14:textId="77777777" w:rsidR="009957FC" w:rsidRPr="009957FC" w:rsidRDefault="009957FC" w:rsidP="009957FC">
      <w:pPr>
        <w:pStyle w:val="Bibliography"/>
        <w:rPr>
          <w:rFonts w:ascii="Calibri" w:hAnsi="Calibri" w:cs="Calibri"/>
          <w:lang w:val="en-US"/>
          <w:rPrChange w:id="605" w:author="Jochem Tolsma" w:date="2022-09-12T14:28:00Z">
            <w:rPr>
              <w:rFonts w:ascii="Calibri" w:hAnsi="Calibri" w:cs="Calibri"/>
            </w:rPr>
          </w:rPrChange>
        </w:rPr>
      </w:pPr>
      <w:proofErr w:type="spellStart"/>
      <w:r w:rsidRPr="009957FC">
        <w:rPr>
          <w:rFonts w:ascii="Calibri" w:hAnsi="Calibri" w:cs="Calibri"/>
          <w:lang w:val="en-US"/>
          <w:rPrChange w:id="606" w:author="Jochem Tolsma" w:date="2022-09-12T14:28:00Z">
            <w:rPr>
              <w:rFonts w:ascii="Calibri" w:hAnsi="Calibri" w:cs="Calibri"/>
            </w:rPr>
          </w:rPrChange>
        </w:rPr>
        <w:t>Spierings</w:t>
      </w:r>
      <w:proofErr w:type="spellEnd"/>
      <w:r w:rsidRPr="009957FC">
        <w:rPr>
          <w:rFonts w:ascii="Calibri" w:hAnsi="Calibri" w:cs="Calibri"/>
          <w:lang w:val="en-US"/>
          <w:rPrChange w:id="607" w:author="Jochem Tolsma" w:date="2022-09-12T14:28:00Z">
            <w:rPr>
              <w:rFonts w:ascii="Calibri" w:hAnsi="Calibri" w:cs="Calibri"/>
            </w:rPr>
          </w:rPrChange>
        </w:rPr>
        <w:t xml:space="preserve">, Niels, and Kristof Jacobs. 2019. ‘Political Parties and Social Media Campaigning’. </w:t>
      </w:r>
      <w:r w:rsidRPr="009957FC">
        <w:rPr>
          <w:rFonts w:ascii="Calibri" w:hAnsi="Calibri" w:cs="Calibri"/>
          <w:i/>
          <w:iCs/>
          <w:lang w:val="en-US"/>
          <w:rPrChange w:id="608" w:author="Jochem Tolsma" w:date="2022-09-12T14:28:00Z">
            <w:rPr>
              <w:rFonts w:ascii="Calibri" w:hAnsi="Calibri" w:cs="Calibri"/>
              <w:i/>
              <w:iCs/>
            </w:rPr>
          </w:rPrChange>
        </w:rPr>
        <w:t xml:space="preserve">Acta </w:t>
      </w:r>
      <w:proofErr w:type="spellStart"/>
      <w:r w:rsidRPr="009957FC">
        <w:rPr>
          <w:rFonts w:ascii="Calibri" w:hAnsi="Calibri" w:cs="Calibri"/>
          <w:i/>
          <w:iCs/>
          <w:lang w:val="en-US"/>
          <w:rPrChange w:id="609" w:author="Jochem Tolsma" w:date="2022-09-12T14:28:00Z">
            <w:rPr>
              <w:rFonts w:ascii="Calibri" w:hAnsi="Calibri" w:cs="Calibri"/>
              <w:i/>
              <w:iCs/>
            </w:rPr>
          </w:rPrChange>
        </w:rPr>
        <w:t>Politica</w:t>
      </w:r>
      <w:proofErr w:type="spellEnd"/>
      <w:r w:rsidRPr="009957FC">
        <w:rPr>
          <w:rFonts w:ascii="Calibri" w:hAnsi="Calibri" w:cs="Calibri"/>
          <w:lang w:val="en-US"/>
          <w:rPrChange w:id="610" w:author="Jochem Tolsma" w:date="2022-09-12T14:28:00Z">
            <w:rPr>
              <w:rFonts w:ascii="Calibri" w:hAnsi="Calibri" w:cs="Calibri"/>
            </w:rPr>
          </w:rPrChange>
        </w:rPr>
        <w:t xml:space="preserve"> 54(1):145–73.</w:t>
      </w:r>
    </w:p>
    <w:p w14:paraId="7E015AB3" w14:textId="77777777" w:rsidR="009957FC" w:rsidRPr="009957FC" w:rsidRDefault="009957FC" w:rsidP="009957FC">
      <w:pPr>
        <w:pStyle w:val="Bibliography"/>
        <w:rPr>
          <w:rFonts w:ascii="Calibri" w:hAnsi="Calibri" w:cs="Calibri"/>
          <w:lang w:val="en-US"/>
          <w:rPrChange w:id="611" w:author="Jochem Tolsma" w:date="2022-09-12T14:28:00Z">
            <w:rPr>
              <w:rFonts w:ascii="Calibri" w:hAnsi="Calibri" w:cs="Calibri"/>
            </w:rPr>
          </w:rPrChange>
        </w:rPr>
      </w:pPr>
      <w:proofErr w:type="spellStart"/>
      <w:r w:rsidRPr="009957FC">
        <w:rPr>
          <w:rFonts w:ascii="Calibri" w:hAnsi="Calibri" w:cs="Calibri"/>
          <w:lang w:val="en-US"/>
          <w:rPrChange w:id="612" w:author="Jochem Tolsma" w:date="2022-09-12T14:28:00Z">
            <w:rPr>
              <w:rFonts w:ascii="Calibri" w:hAnsi="Calibri" w:cs="Calibri"/>
            </w:rPr>
          </w:rPrChange>
        </w:rPr>
        <w:t>Spierings</w:t>
      </w:r>
      <w:proofErr w:type="spellEnd"/>
      <w:r w:rsidRPr="009957FC">
        <w:rPr>
          <w:rFonts w:ascii="Calibri" w:hAnsi="Calibri" w:cs="Calibri"/>
          <w:lang w:val="en-US"/>
          <w:rPrChange w:id="613" w:author="Jochem Tolsma" w:date="2022-09-12T14:28:00Z">
            <w:rPr>
              <w:rFonts w:ascii="Calibri" w:hAnsi="Calibri" w:cs="Calibri"/>
            </w:rPr>
          </w:rPrChange>
        </w:rPr>
        <w:t xml:space="preserve">, Niels, Kristof Jacobs, and Nik </w:t>
      </w:r>
      <w:proofErr w:type="spellStart"/>
      <w:r w:rsidRPr="009957FC">
        <w:rPr>
          <w:rFonts w:ascii="Calibri" w:hAnsi="Calibri" w:cs="Calibri"/>
          <w:lang w:val="en-US"/>
          <w:rPrChange w:id="614" w:author="Jochem Tolsma" w:date="2022-09-12T14:28:00Z">
            <w:rPr>
              <w:rFonts w:ascii="Calibri" w:hAnsi="Calibri" w:cs="Calibri"/>
            </w:rPr>
          </w:rPrChange>
        </w:rPr>
        <w:t>Linders</w:t>
      </w:r>
      <w:proofErr w:type="spellEnd"/>
      <w:r w:rsidRPr="009957FC">
        <w:rPr>
          <w:rFonts w:ascii="Calibri" w:hAnsi="Calibri" w:cs="Calibri"/>
          <w:lang w:val="en-US"/>
          <w:rPrChange w:id="615" w:author="Jochem Tolsma" w:date="2022-09-12T14:28:00Z">
            <w:rPr>
              <w:rFonts w:ascii="Calibri" w:hAnsi="Calibri" w:cs="Calibri"/>
            </w:rPr>
          </w:rPrChange>
        </w:rPr>
        <w:t xml:space="preserve">. 2019. ‘Keeping an Eye on the People: Who Has Access to MPs on Twitter?’ </w:t>
      </w:r>
      <w:r w:rsidRPr="009957FC">
        <w:rPr>
          <w:rFonts w:ascii="Calibri" w:hAnsi="Calibri" w:cs="Calibri"/>
          <w:i/>
          <w:iCs/>
          <w:lang w:val="en-US"/>
          <w:rPrChange w:id="616" w:author="Jochem Tolsma" w:date="2022-09-12T14:28:00Z">
            <w:rPr>
              <w:rFonts w:ascii="Calibri" w:hAnsi="Calibri" w:cs="Calibri"/>
              <w:i/>
              <w:iCs/>
            </w:rPr>
          </w:rPrChange>
        </w:rPr>
        <w:t>Social Science Computer Review</w:t>
      </w:r>
      <w:r w:rsidRPr="009957FC">
        <w:rPr>
          <w:rFonts w:ascii="Calibri" w:hAnsi="Calibri" w:cs="Calibri"/>
          <w:lang w:val="en-US"/>
          <w:rPrChange w:id="617" w:author="Jochem Tolsma" w:date="2022-09-12T14:28:00Z">
            <w:rPr>
              <w:rFonts w:ascii="Calibri" w:hAnsi="Calibri" w:cs="Calibri"/>
            </w:rPr>
          </w:rPrChange>
        </w:rPr>
        <w:t xml:space="preserve"> 37(2):160–77.</w:t>
      </w:r>
    </w:p>
    <w:p w14:paraId="15017ECA" w14:textId="77777777" w:rsidR="009957FC" w:rsidRPr="009957FC" w:rsidRDefault="009957FC" w:rsidP="009957FC">
      <w:pPr>
        <w:pStyle w:val="Bibliography"/>
        <w:rPr>
          <w:rFonts w:ascii="Calibri" w:hAnsi="Calibri" w:cs="Calibri"/>
          <w:lang w:val="en-US"/>
          <w:rPrChange w:id="618" w:author="Jochem Tolsma" w:date="2022-09-12T14:28:00Z">
            <w:rPr>
              <w:rFonts w:ascii="Calibri" w:hAnsi="Calibri" w:cs="Calibri"/>
            </w:rPr>
          </w:rPrChange>
        </w:rPr>
      </w:pPr>
      <w:proofErr w:type="spellStart"/>
      <w:r w:rsidRPr="009957FC">
        <w:rPr>
          <w:rFonts w:ascii="Calibri" w:hAnsi="Calibri" w:cs="Calibri"/>
          <w:lang w:val="en-US"/>
          <w:rPrChange w:id="619" w:author="Jochem Tolsma" w:date="2022-09-12T14:28:00Z">
            <w:rPr>
              <w:rFonts w:ascii="Calibri" w:hAnsi="Calibri" w:cs="Calibri"/>
            </w:rPr>
          </w:rPrChange>
        </w:rPr>
        <w:t>Tromble</w:t>
      </w:r>
      <w:proofErr w:type="spellEnd"/>
      <w:r w:rsidRPr="009957FC">
        <w:rPr>
          <w:rFonts w:ascii="Calibri" w:hAnsi="Calibri" w:cs="Calibri"/>
          <w:lang w:val="en-US"/>
          <w:rPrChange w:id="620" w:author="Jochem Tolsma" w:date="2022-09-12T14:28:00Z">
            <w:rPr>
              <w:rFonts w:ascii="Calibri" w:hAnsi="Calibri" w:cs="Calibri"/>
            </w:rPr>
          </w:rPrChange>
        </w:rPr>
        <w:t xml:space="preserve">, Rebekah. 2018. ‘Thanks for (Actually) Responding! How Citizen Demand Shapes Politicians’ Interactive Practices on Twitter’. </w:t>
      </w:r>
      <w:r w:rsidRPr="009957FC">
        <w:rPr>
          <w:rFonts w:ascii="Calibri" w:hAnsi="Calibri" w:cs="Calibri"/>
          <w:i/>
          <w:iCs/>
          <w:lang w:val="en-US"/>
          <w:rPrChange w:id="621" w:author="Jochem Tolsma" w:date="2022-09-12T14:28:00Z">
            <w:rPr>
              <w:rFonts w:ascii="Calibri" w:hAnsi="Calibri" w:cs="Calibri"/>
              <w:i/>
              <w:iCs/>
            </w:rPr>
          </w:rPrChange>
        </w:rPr>
        <w:t>New Media &amp; Society</w:t>
      </w:r>
      <w:r w:rsidRPr="009957FC">
        <w:rPr>
          <w:rFonts w:ascii="Calibri" w:hAnsi="Calibri" w:cs="Calibri"/>
          <w:lang w:val="en-US"/>
          <w:rPrChange w:id="622" w:author="Jochem Tolsma" w:date="2022-09-12T14:28:00Z">
            <w:rPr>
              <w:rFonts w:ascii="Calibri" w:hAnsi="Calibri" w:cs="Calibri"/>
            </w:rPr>
          </w:rPrChange>
        </w:rPr>
        <w:t xml:space="preserve"> 20(2):676–97.</w:t>
      </w:r>
    </w:p>
    <w:p w14:paraId="7569C54D" w14:textId="77777777" w:rsidR="009957FC" w:rsidRPr="009957FC" w:rsidRDefault="009957FC" w:rsidP="009957FC">
      <w:pPr>
        <w:pStyle w:val="Bibliography"/>
        <w:rPr>
          <w:rFonts w:ascii="Calibri" w:hAnsi="Calibri" w:cs="Calibri"/>
          <w:lang w:val="en-US"/>
          <w:rPrChange w:id="623" w:author="Jochem Tolsma" w:date="2022-09-12T14:28:00Z">
            <w:rPr>
              <w:rFonts w:ascii="Calibri" w:hAnsi="Calibri" w:cs="Calibri"/>
            </w:rPr>
          </w:rPrChange>
        </w:rPr>
      </w:pPr>
      <w:r w:rsidRPr="009957FC">
        <w:rPr>
          <w:rFonts w:ascii="Calibri" w:hAnsi="Calibri" w:cs="Calibri"/>
          <w:lang w:val="en-US"/>
          <w:rPrChange w:id="624" w:author="Jochem Tolsma" w:date="2022-09-12T14:28:00Z">
            <w:rPr>
              <w:rFonts w:ascii="Calibri" w:hAnsi="Calibri" w:cs="Calibri"/>
            </w:rPr>
          </w:rPrChange>
        </w:rPr>
        <w:t xml:space="preserve">Valle, Marc </w:t>
      </w:r>
      <w:proofErr w:type="spellStart"/>
      <w:r w:rsidRPr="009957FC">
        <w:rPr>
          <w:rFonts w:ascii="Calibri" w:hAnsi="Calibri" w:cs="Calibri"/>
          <w:lang w:val="en-US"/>
          <w:rPrChange w:id="625" w:author="Jochem Tolsma" w:date="2022-09-12T14:28:00Z">
            <w:rPr>
              <w:rFonts w:ascii="Calibri" w:hAnsi="Calibri" w:cs="Calibri"/>
            </w:rPr>
          </w:rPrChange>
        </w:rPr>
        <w:t>Esteve</w:t>
      </w:r>
      <w:proofErr w:type="spellEnd"/>
      <w:r w:rsidRPr="009957FC">
        <w:rPr>
          <w:rFonts w:ascii="Calibri" w:hAnsi="Calibri" w:cs="Calibri"/>
          <w:lang w:val="en-US"/>
          <w:rPrChange w:id="626" w:author="Jochem Tolsma" w:date="2022-09-12T14:28:00Z">
            <w:rPr>
              <w:rFonts w:ascii="Calibri" w:hAnsi="Calibri" w:cs="Calibri"/>
            </w:rPr>
          </w:rPrChange>
        </w:rPr>
        <w:t xml:space="preserve"> Del, Marcel Broersma, and </w:t>
      </w:r>
      <w:proofErr w:type="spellStart"/>
      <w:r w:rsidRPr="009957FC">
        <w:rPr>
          <w:rFonts w:ascii="Calibri" w:hAnsi="Calibri" w:cs="Calibri"/>
          <w:lang w:val="en-US"/>
          <w:rPrChange w:id="627" w:author="Jochem Tolsma" w:date="2022-09-12T14:28:00Z">
            <w:rPr>
              <w:rFonts w:ascii="Calibri" w:hAnsi="Calibri" w:cs="Calibri"/>
            </w:rPr>
          </w:rPrChange>
        </w:rPr>
        <w:t>Arnout</w:t>
      </w:r>
      <w:proofErr w:type="spellEnd"/>
      <w:r w:rsidRPr="009957FC">
        <w:rPr>
          <w:rFonts w:ascii="Calibri" w:hAnsi="Calibri" w:cs="Calibri"/>
          <w:lang w:val="en-US"/>
          <w:rPrChange w:id="628" w:author="Jochem Tolsma" w:date="2022-09-12T14:28:00Z">
            <w:rPr>
              <w:rFonts w:ascii="Calibri" w:hAnsi="Calibri" w:cs="Calibri"/>
            </w:rPr>
          </w:rPrChange>
        </w:rPr>
        <w:t xml:space="preserve"> </w:t>
      </w:r>
      <w:proofErr w:type="spellStart"/>
      <w:r w:rsidRPr="009957FC">
        <w:rPr>
          <w:rFonts w:ascii="Calibri" w:hAnsi="Calibri" w:cs="Calibri"/>
          <w:lang w:val="en-US"/>
          <w:rPrChange w:id="629" w:author="Jochem Tolsma" w:date="2022-09-12T14:28:00Z">
            <w:rPr>
              <w:rFonts w:ascii="Calibri" w:hAnsi="Calibri" w:cs="Calibri"/>
            </w:rPr>
          </w:rPrChange>
        </w:rPr>
        <w:t>Ponsioen</w:t>
      </w:r>
      <w:proofErr w:type="spellEnd"/>
      <w:r w:rsidRPr="009957FC">
        <w:rPr>
          <w:rFonts w:ascii="Calibri" w:hAnsi="Calibri" w:cs="Calibri"/>
          <w:lang w:val="en-US"/>
          <w:rPrChange w:id="630" w:author="Jochem Tolsma" w:date="2022-09-12T14:28:00Z">
            <w:rPr>
              <w:rFonts w:ascii="Calibri" w:hAnsi="Calibri" w:cs="Calibri"/>
            </w:rPr>
          </w:rPrChange>
        </w:rPr>
        <w:t xml:space="preserve">. 2022. ‘Political Interaction Beyond Party Lines: Communication Ties and Party Polarization in Parliamentary Twitter Networks’. </w:t>
      </w:r>
      <w:r w:rsidRPr="009957FC">
        <w:rPr>
          <w:rFonts w:ascii="Calibri" w:hAnsi="Calibri" w:cs="Calibri"/>
          <w:i/>
          <w:iCs/>
          <w:lang w:val="en-US"/>
          <w:rPrChange w:id="631" w:author="Jochem Tolsma" w:date="2022-09-12T14:28:00Z">
            <w:rPr>
              <w:rFonts w:ascii="Calibri" w:hAnsi="Calibri" w:cs="Calibri"/>
              <w:i/>
              <w:iCs/>
            </w:rPr>
          </w:rPrChange>
        </w:rPr>
        <w:t>Social Science Computer Review</w:t>
      </w:r>
      <w:r w:rsidRPr="009957FC">
        <w:rPr>
          <w:rFonts w:ascii="Calibri" w:hAnsi="Calibri" w:cs="Calibri"/>
          <w:lang w:val="en-US"/>
          <w:rPrChange w:id="632" w:author="Jochem Tolsma" w:date="2022-09-12T14:28:00Z">
            <w:rPr>
              <w:rFonts w:ascii="Calibri" w:hAnsi="Calibri" w:cs="Calibri"/>
            </w:rPr>
          </w:rPrChange>
        </w:rPr>
        <w:t xml:space="preserve"> 40(3):736–55. </w:t>
      </w:r>
      <w:proofErr w:type="spellStart"/>
      <w:r w:rsidRPr="009957FC">
        <w:rPr>
          <w:rFonts w:ascii="Calibri" w:hAnsi="Calibri" w:cs="Calibri"/>
          <w:lang w:val="en-US"/>
          <w:rPrChange w:id="633" w:author="Jochem Tolsma" w:date="2022-09-12T14:28:00Z">
            <w:rPr>
              <w:rFonts w:ascii="Calibri" w:hAnsi="Calibri" w:cs="Calibri"/>
            </w:rPr>
          </w:rPrChange>
        </w:rPr>
        <w:t>doi</w:t>
      </w:r>
      <w:proofErr w:type="spellEnd"/>
      <w:r w:rsidRPr="009957FC">
        <w:rPr>
          <w:rFonts w:ascii="Calibri" w:hAnsi="Calibri" w:cs="Calibri"/>
          <w:lang w:val="en-US"/>
          <w:rPrChange w:id="634" w:author="Jochem Tolsma" w:date="2022-09-12T14:28:00Z">
            <w:rPr>
              <w:rFonts w:ascii="Calibri" w:hAnsi="Calibri" w:cs="Calibri"/>
            </w:rPr>
          </w:rPrChange>
        </w:rPr>
        <w:t>: 10.1177/0894439320987569.</w:t>
      </w:r>
    </w:p>
    <w:p w14:paraId="75C30478" w14:textId="77777777" w:rsidR="009957FC" w:rsidRPr="009957FC" w:rsidRDefault="009957FC" w:rsidP="009957FC">
      <w:pPr>
        <w:pStyle w:val="Bibliography"/>
        <w:rPr>
          <w:rFonts w:ascii="Calibri" w:hAnsi="Calibri" w:cs="Calibri"/>
        </w:rPr>
      </w:pPr>
      <w:r w:rsidRPr="009957FC">
        <w:rPr>
          <w:rFonts w:ascii="Calibri" w:hAnsi="Calibri" w:cs="Calibri"/>
          <w:lang w:val="en-US"/>
          <w:rPrChange w:id="635" w:author="Jochem Tolsma" w:date="2022-09-12T14:28:00Z">
            <w:rPr>
              <w:rFonts w:ascii="Calibri" w:hAnsi="Calibri" w:cs="Calibri"/>
            </w:rPr>
          </w:rPrChange>
        </w:rPr>
        <w:t xml:space="preserve">Van der </w:t>
      </w:r>
      <w:proofErr w:type="spellStart"/>
      <w:r w:rsidRPr="009957FC">
        <w:rPr>
          <w:rFonts w:ascii="Calibri" w:hAnsi="Calibri" w:cs="Calibri"/>
          <w:lang w:val="en-US"/>
          <w:rPrChange w:id="636" w:author="Jochem Tolsma" w:date="2022-09-12T14:28:00Z">
            <w:rPr>
              <w:rFonts w:ascii="Calibri" w:hAnsi="Calibri" w:cs="Calibri"/>
            </w:rPr>
          </w:rPrChange>
        </w:rPr>
        <w:t>Zwan</w:t>
      </w:r>
      <w:proofErr w:type="spellEnd"/>
      <w:r w:rsidRPr="009957FC">
        <w:rPr>
          <w:rFonts w:ascii="Calibri" w:hAnsi="Calibri" w:cs="Calibri"/>
          <w:lang w:val="en-US"/>
          <w:rPrChange w:id="637" w:author="Jochem Tolsma" w:date="2022-09-12T14:28:00Z">
            <w:rPr>
              <w:rFonts w:ascii="Calibri" w:hAnsi="Calibri" w:cs="Calibri"/>
            </w:rPr>
          </w:rPrChange>
        </w:rPr>
        <w:t xml:space="preserve">, </w:t>
      </w:r>
      <w:proofErr w:type="spellStart"/>
      <w:r w:rsidRPr="009957FC">
        <w:rPr>
          <w:rFonts w:ascii="Calibri" w:hAnsi="Calibri" w:cs="Calibri"/>
          <w:lang w:val="en-US"/>
          <w:rPrChange w:id="638" w:author="Jochem Tolsma" w:date="2022-09-12T14:28:00Z">
            <w:rPr>
              <w:rFonts w:ascii="Calibri" w:hAnsi="Calibri" w:cs="Calibri"/>
            </w:rPr>
          </w:rPrChange>
        </w:rPr>
        <w:t>Roos</w:t>
      </w:r>
      <w:proofErr w:type="spellEnd"/>
      <w:r w:rsidRPr="009957FC">
        <w:rPr>
          <w:rFonts w:ascii="Calibri" w:hAnsi="Calibri" w:cs="Calibri"/>
          <w:lang w:val="en-US"/>
          <w:rPrChange w:id="639" w:author="Jochem Tolsma" w:date="2022-09-12T14:28:00Z">
            <w:rPr>
              <w:rFonts w:ascii="Calibri" w:hAnsi="Calibri" w:cs="Calibri"/>
            </w:rPr>
          </w:rPrChange>
        </w:rPr>
        <w:t xml:space="preserve">, Marcel Lubbers, and Rob </w:t>
      </w:r>
      <w:proofErr w:type="spellStart"/>
      <w:r w:rsidRPr="009957FC">
        <w:rPr>
          <w:rFonts w:ascii="Calibri" w:hAnsi="Calibri" w:cs="Calibri"/>
          <w:lang w:val="en-US"/>
          <w:rPrChange w:id="640" w:author="Jochem Tolsma" w:date="2022-09-12T14:28:00Z">
            <w:rPr>
              <w:rFonts w:ascii="Calibri" w:hAnsi="Calibri" w:cs="Calibri"/>
            </w:rPr>
          </w:rPrChange>
        </w:rPr>
        <w:t>Eisinga</w:t>
      </w:r>
      <w:proofErr w:type="spellEnd"/>
      <w:r w:rsidRPr="009957FC">
        <w:rPr>
          <w:rFonts w:ascii="Calibri" w:hAnsi="Calibri" w:cs="Calibri"/>
          <w:lang w:val="en-US"/>
          <w:rPrChange w:id="641" w:author="Jochem Tolsma" w:date="2022-09-12T14:28:00Z">
            <w:rPr>
              <w:rFonts w:ascii="Calibri" w:hAnsi="Calibri" w:cs="Calibri"/>
            </w:rPr>
          </w:rPrChange>
        </w:rPr>
        <w:t xml:space="preserve">. 2019. ‘The Political Representation of Ethnic Minorities in the Netherlands: Ethnic Minority Candidates and the Role of Party Characteristics’. </w:t>
      </w:r>
      <w:r w:rsidRPr="009957FC">
        <w:rPr>
          <w:rFonts w:ascii="Calibri" w:hAnsi="Calibri" w:cs="Calibri"/>
          <w:i/>
          <w:iCs/>
        </w:rPr>
        <w:t>Acta Politica</w:t>
      </w:r>
      <w:r w:rsidRPr="009957FC">
        <w:rPr>
          <w:rFonts w:ascii="Calibri" w:hAnsi="Calibri" w:cs="Calibri"/>
        </w:rPr>
        <w:t xml:space="preserve"> 54(2):245–67.</w:t>
      </w:r>
    </w:p>
    <w:p w14:paraId="558F6634" w14:textId="77777777" w:rsidR="009957FC" w:rsidRPr="009957FC" w:rsidRDefault="009957FC" w:rsidP="009957FC">
      <w:pPr>
        <w:pStyle w:val="Bibliography"/>
        <w:rPr>
          <w:rFonts w:ascii="Calibri" w:hAnsi="Calibri" w:cs="Calibri"/>
        </w:rPr>
      </w:pPr>
      <w:r w:rsidRPr="009957FC">
        <w:rPr>
          <w:rFonts w:ascii="Calibri" w:hAnsi="Calibri" w:cs="Calibri"/>
        </w:rPr>
        <w:t xml:space="preserve">Van </w:t>
      </w:r>
      <w:proofErr w:type="spellStart"/>
      <w:r w:rsidRPr="009957FC">
        <w:rPr>
          <w:rFonts w:ascii="Calibri" w:hAnsi="Calibri" w:cs="Calibri"/>
        </w:rPr>
        <w:t>Scherrenburg</w:t>
      </w:r>
      <w:proofErr w:type="spellEnd"/>
      <w:r w:rsidRPr="009957FC">
        <w:rPr>
          <w:rFonts w:ascii="Calibri" w:hAnsi="Calibri" w:cs="Calibri"/>
        </w:rPr>
        <w:t xml:space="preserve">, </w:t>
      </w:r>
      <w:proofErr w:type="spellStart"/>
      <w:r w:rsidRPr="009957FC">
        <w:rPr>
          <w:rFonts w:ascii="Calibri" w:hAnsi="Calibri" w:cs="Calibri"/>
        </w:rPr>
        <w:t>Wouke</w:t>
      </w:r>
      <w:proofErr w:type="spellEnd"/>
      <w:r w:rsidRPr="009957FC">
        <w:rPr>
          <w:rFonts w:ascii="Calibri" w:hAnsi="Calibri" w:cs="Calibri"/>
        </w:rPr>
        <w:t xml:space="preserve">. 2006. </w:t>
      </w:r>
      <w:r w:rsidRPr="009957FC">
        <w:rPr>
          <w:rFonts w:ascii="Calibri" w:hAnsi="Calibri" w:cs="Calibri"/>
          <w:i/>
          <w:iCs/>
        </w:rPr>
        <w:t>Vrouwen Op Het Binnenhof. Interviews Met Nederlandse Politica’s.</w:t>
      </w:r>
      <w:r w:rsidRPr="009957FC">
        <w:rPr>
          <w:rFonts w:ascii="Calibri" w:hAnsi="Calibri" w:cs="Calibri"/>
        </w:rPr>
        <w:t xml:space="preserve"> Uitgeverij Archipel.</w:t>
      </w:r>
    </w:p>
    <w:p w14:paraId="7950C768" w14:textId="77777777" w:rsidR="009957FC" w:rsidRPr="009957FC" w:rsidRDefault="009957FC" w:rsidP="009957FC">
      <w:pPr>
        <w:pStyle w:val="Bibliography"/>
        <w:rPr>
          <w:rFonts w:ascii="Calibri" w:hAnsi="Calibri" w:cs="Calibri"/>
          <w:lang w:val="en-US"/>
          <w:rPrChange w:id="642" w:author="Jochem Tolsma" w:date="2022-09-12T14:28:00Z">
            <w:rPr>
              <w:rFonts w:ascii="Calibri" w:hAnsi="Calibri" w:cs="Calibri"/>
            </w:rPr>
          </w:rPrChange>
        </w:rPr>
      </w:pPr>
      <w:r w:rsidRPr="009957FC">
        <w:rPr>
          <w:rFonts w:ascii="Calibri" w:hAnsi="Calibri" w:cs="Calibri"/>
          <w:lang w:val="en-US"/>
          <w:rPrChange w:id="643" w:author="Jochem Tolsma" w:date="2022-09-12T14:28:00Z">
            <w:rPr>
              <w:rFonts w:ascii="Calibri" w:hAnsi="Calibri" w:cs="Calibri"/>
            </w:rPr>
          </w:rPrChange>
        </w:rPr>
        <w:t xml:space="preserve">Vergeer, Maurice, </w:t>
      </w:r>
      <w:proofErr w:type="spellStart"/>
      <w:r w:rsidRPr="009957FC">
        <w:rPr>
          <w:rFonts w:ascii="Calibri" w:hAnsi="Calibri" w:cs="Calibri"/>
          <w:lang w:val="en-US"/>
          <w:rPrChange w:id="644" w:author="Jochem Tolsma" w:date="2022-09-12T14:28:00Z">
            <w:rPr>
              <w:rFonts w:ascii="Calibri" w:hAnsi="Calibri" w:cs="Calibri"/>
            </w:rPr>
          </w:rPrChange>
        </w:rPr>
        <w:t>Liesbeth</w:t>
      </w:r>
      <w:proofErr w:type="spellEnd"/>
      <w:r w:rsidRPr="009957FC">
        <w:rPr>
          <w:rFonts w:ascii="Calibri" w:hAnsi="Calibri" w:cs="Calibri"/>
          <w:lang w:val="en-US"/>
          <w:rPrChange w:id="645" w:author="Jochem Tolsma" w:date="2022-09-12T14:28:00Z">
            <w:rPr>
              <w:rFonts w:ascii="Calibri" w:hAnsi="Calibri" w:cs="Calibri"/>
            </w:rPr>
          </w:rPrChange>
        </w:rPr>
        <w:t xml:space="preserve"> </w:t>
      </w:r>
      <w:proofErr w:type="spellStart"/>
      <w:r w:rsidRPr="009957FC">
        <w:rPr>
          <w:rFonts w:ascii="Calibri" w:hAnsi="Calibri" w:cs="Calibri"/>
          <w:lang w:val="en-US"/>
          <w:rPrChange w:id="646" w:author="Jochem Tolsma" w:date="2022-09-12T14:28:00Z">
            <w:rPr>
              <w:rFonts w:ascii="Calibri" w:hAnsi="Calibri" w:cs="Calibri"/>
            </w:rPr>
          </w:rPrChange>
        </w:rPr>
        <w:t>Hermans</w:t>
      </w:r>
      <w:proofErr w:type="spellEnd"/>
      <w:r w:rsidRPr="009957FC">
        <w:rPr>
          <w:rFonts w:ascii="Calibri" w:hAnsi="Calibri" w:cs="Calibri"/>
          <w:lang w:val="en-US"/>
          <w:rPrChange w:id="647" w:author="Jochem Tolsma" w:date="2022-09-12T14:28:00Z">
            <w:rPr>
              <w:rFonts w:ascii="Calibri" w:hAnsi="Calibri" w:cs="Calibri"/>
            </w:rPr>
          </w:rPrChange>
        </w:rPr>
        <w:t xml:space="preserve">, and Steven </w:t>
      </w:r>
      <w:proofErr w:type="spellStart"/>
      <w:r w:rsidRPr="009957FC">
        <w:rPr>
          <w:rFonts w:ascii="Calibri" w:hAnsi="Calibri" w:cs="Calibri"/>
          <w:lang w:val="en-US"/>
          <w:rPrChange w:id="648" w:author="Jochem Tolsma" w:date="2022-09-12T14:28:00Z">
            <w:rPr>
              <w:rFonts w:ascii="Calibri" w:hAnsi="Calibri" w:cs="Calibri"/>
            </w:rPr>
          </w:rPrChange>
        </w:rPr>
        <w:t>Sams</w:t>
      </w:r>
      <w:proofErr w:type="spellEnd"/>
      <w:r w:rsidRPr="009957FC">
        <w:rPr>
          <w:rFonts w:ascii="Calibri" w:hAnsi="Calibri" w:cs="Calibri"/>
          <w:lang w:val="en-US"/>
          <w:rPrChange w:id="649" w:author="Jochem Tolsma" w:date="2022-09-12T14:28:00Z">
            <w:rPr>
              <w:rFonts w:ascii="Calibri" w:hAnsi="Calibri" w:cs="Calibri"/>
            </w:rPr>
          </w:rPrChange>
        </w:rPr>
        <w:t xml:space="preserve">. 2013. ‘Online Social Networks and Micro-Blogging in Political Campaigning: The Exploration of a New Campaign Tool and a New Campaign Style’. </w:t>
      </w:r>
      <w:r w:rsidRPr="009957FC">
        <w:rPr>
          <w:rFonts w:ascii="Calibri" w:hAnsi="Calibri" w:cs="Calibri"/>
          <w:i/>
          <w:iCs/>
          <w:lang w:val="en-US"/>
          <w:rPrChange w:id="650" w:author="Jochem Tolsma" w:date="2022-09-12T14:28:00Z">
            <w:rPr>
              <w:rFonts w:ascii="Calibri" w:hAnsi="Calibri" w:cs="Calibri"/>
              <w:i/>
              <w:iCs/>
            </w:rPr>
          </w:rPrChange>
        </w:rPr>
        <w:t>Party Politics</w:t>
      </w:r>
      <w:r w:rsidRPr="009957FC">
        <w:rPr>
          <w:rFonts w:ascii="Calibri" w:hAnsi="Calibri" w:cs="Calibri"/>
          <w:lang w:val="en-US"/>
          <w:rPrChange w:id="651" w:author="Jochem Tolsma" w:date="2022-09-12T14:28:00Z">
            <w:rPr>
              <w:rFonts w:ascii="Calibri" w:hAnsi="Calibri" w:cs="Calibri"/>
            </w:rPr>
          </w:rPrChange>
        </w:rPr>
        <w:t xml:space="preserve"> 19(3):477–501.</w:t>
      </w:r>
    </w:p>
    <w:p w14:paraId="2AFEDDEA" w14:textId="77777777" w:rsidR="009957FC" w:rsidRPr="009957FC" w:rsidRDefault="009957FC" w:rsidP="009957FC">
      <w:pPr>
        <w:pStyle w:val="Bibliography"/>
        <w:rPr>
          <w:rFonts w:ascii="Calibri" w:hAnsi="Calibri" w:cs="Calibri"/>
          <w:lang w:val="en-US"/>
          <w:rPrChange w:id="652" w:author="Jochem Tolsma" w:date="2022-09-12T14:28:00Z">
            <w:rPr>
              <w:rFonts w:ascii="Calibri" w:hAnsi="Calibri" w:cs="Calibri"/>
            </w:rPr>
          </w:rPrChange>
        </w:rPr>
      </w:pPr>
      <w:r w:rsidRPr="009957FC">
        <w:rPr>
          <w:rFonts w:ascii="Calibri" w:hAnsi="Calibri" w:cs="Calibri"/>
          <w:lang w:val="en-US"/>
          <w:rPrChange w:id="653" w:author="Jochem Tolsma" w:date="2022-09-12T14:28:00Z">
            <w:rPr>
              <w:rFonts w:ascii="Calibri" w:hAnsi="Calibri" w:cs="Calibri"/>
            </w:rPr>
          </w:rPrChange>
        </w:rPr>
        <w:t xml:space="preserve">van Vliet, Livia, </w:t>
      </w:r>
      <w:proofErr w:type="spellStart"/>
      <w:r w:rsidRPr="009957FC">
        <w:rPr>
          <w:rFonts w:ascii="Calibri" w:hAnsi="Calibri" w:cs="Calibri"/>
          <w:lang w:val="en-US"/>
          <w:rPrChange w:id="654" w:author="Jochem Tolsma" w:date="2022-09-12T14:28:00Z">
            <w:rPr>
              <w:rFonts w:ascii="Calibri" w:hAnsi="Calibri" w:cs="Calibri"/>
            </w:rPr>
          </w:rPrChange>
        </w:rPr>
        <w:t>Petter</w:t>
      </w:r>
      <w:proofErr w:type="spellEnd"/>
      <w:r w:rsidRPr="009957FC">
        <w:rPr>
          <w:rFonts w:ascii="Calibri" w:hAnsi="Calibri" w:cs="Calibri"/>
          <w:lang w:val="en-US"/>
          <w:rPrChange w:id="655" w:author="Jochem Tolsma" w:date="2022-09-12T14:28:00Z">
            <w:rPr>
              <w:rFonts w:ascii="Calibri" w:hAnsi="Calibri" w:cs="Calibri"/>
            </w:rPr>
          </w:rPrChange>
        </w:rPr>
        <w:t xml:space="preserve"> </w:t>
      </w:r>
      <w:proofErr w:type="spellStart"/>
      <w:r w:rsidRPr="009957FC">
        <w:rPr>
          <w:rFonts w:ascii="Calibri" w:hAnsi="Calibri" w:cs="Calibri"/>
          <w:lang w:val="en-US"/>
          <w:rPrChange w:id="656" w:author="Jochem Tolsma" w:date="2022-09-12T14:28:00Z">
            <w:rPr>
              <w:rFonts w:ascii="Calibri" w:hAnsi="Calibri" w:cs="Calibri"/>
            </w:rPr>
          </w:rPrChange>
        </w:rPr>
        <w:t>Törnberg</w:t>
      </w:r>
      <w:proofErr w:type="spellEnd"/>
      <w:r w:rsidRPr="009957FC">
        <w:rPr>
          <w:rFonts w:ascii="Calibri" w:hAnsi="Calibri" w:cs="Calibri"/>
          <w:lang w:val="en-US"/>
          <w:rPrChange w:id="657" w:author="Jochem Tolsma" w:date="2022-09-12T14:28:00Z">
            <w:rPr>
              <w:rFonts w:ascii="Calibri" w:hAnsi="Calibri" w:cs="Calibri"/>
            </w:rPr>
          </w:rPrChange>
        </w:rPr>
        <w:t xml:space="preserve">, and Justus </w:t>
      </w:r>
      <w:proofErr w:type="spellStart"/>
      <w:r w:rsidRPr="009957FC">
        <w:rPr>
          <w:rFonts w:ascii="Calibri" w:hAnsi="Calibri" w:cs="Calibri"/>
          <w:lang w:val="en-US"/>
          <w:rPrChange w:id="658" w:author="Jochem Tolsma" w:date="2022-09-12T14:28:00Z">
            <w:rPr>
              <w:rFonts w:ascii="Calibri" w:hAnsi="Calibri" w:cs="Calibri"/>
            </w:rPr>
          </w:rPrChange>
        </w:rPr>
        <w:t>Uitermark</w:t>
      </w:r>
      <w:proofErr w:type="spellEnd"/>
      <w:r w:rsidRPr="009957FC">
        <w:rPr>
          <w:rFonts w:ascii="Calibri" w:hAnsi="Calibri" w:cs="Calibri"/>
          <w:lang w:val="en-US"/>
          <w:rPrChange w:id="659" w:author="Jochem Tolsma" w:date="2022-09-12T14:28:00Z">
            <w:rPr>
              <w:rFonts w:ascii="Calibri" w:hAnsi="Calibri" w:cs="Calibri"/>
            </w:rPr>
          </w:rPrChange>
        </w:rPr>
        <w:t xml:space="preserve">. 2020. ‘The Twitter Parliamentarian Database: Analyzing Twitter Politics across 26 Countries’. </w:t>
      </w:r>
      <w:proofErr w:type="spellStart"/>
      <w:r w:rsidRPr="009957FC">
        <w:rPr>
          <w:rFonts w:ascii="Calibri" w:hAnsi="Calibri" w:cs="Calibri"/>
          <w:i/>
          <w:iCs/>
          <w:lang w:val="en-US"/>
          <w:rPrChange w:id="660" w:author="Jochem Tolsma" w:date="2022-09-12T14:28:00Z">
            <w:rPr>
              <w:rFonts w:ascii="Calibri" w:hAnsi="Calibri" w:cs="Calibri"/>
              <w:i/>
              <w:iCs/>
            </w:rPr>
          </w:rPrChange>
        </w:rPr>
        <w:t>PLoS</w:t>
      </w:r>
      <w:proofErr w:type="spellEnd"/>
      <w:r w:rsidRPr="009957FC">
        <w:rPr>
          <w:rFonts w:ascii="Calibri" w:hAnsi="Calibri" w:cs="Calibri"/>
          <w:i/>
          <w:iCs/>
          <w:lang w:val="en-US"/>
          <w:rPrChange w:id="661" w:author="Jochem Tolsma" w:date="2022-09-12T14:28:00Z">
            <w:rPr>
              <w:rFonts w:ascii="Calibri" w:hAnsi="Calibri" w:cs="Calibri"/>
              <w:i/>
              <w:iCs/>
            </w:rPr>
          </w:rPrChange>
        </w:rPr>
        <w:t xml:space="preserve"> One</w:t>
      </w:r>
      <w:r w:rsidRPr="009957FC">
        <w:rPr>
          <w:rFonts w:ascii="Calibri" w:hAnsi="Calibri" w:cs="Calibri"/>
          <w:lang w:val="en-US"/>
          <w:rPrChange w:id="662" w:author="Jochem Tolsma" w:date="2022-09-12T14:28:00Z">
            <w:rPr>
              <w:rFonts w:ascii="Calibri" w:hAnsi="Calibri" w:cs="Calibri"/>
            </w:rPr>
          </w:rPrChange>
        </w:rPr>
        <w:t xml:space="preserve"> 15(9):e0237073.</w:t>
      </w:r>
    </w:p>
    <w:p w14:paraId="0E941AAD" w14:textId="77777777" w:rsidR="009957FC" w:rsidRPr="009957FC" w:rsidRDefault="009957FC" w:rsidP="009957FC">
      <w:pPr>
        <w:pStyle w:val="Bibliography"/>
        <w:rPr>
          <w:rFonts w:ascii="Calibri" w:hAnsi="Calibri" w:cs="Calibri"/>
        </w:rPr>
      </w:pPr>
      <w:proofErr w:type="spellStart"/>
      <w:r w:rsidRPr="009957FC">
        <w:rPr>
          <w:rFonts w:ascii="Calibri" w:hAnsi="Calibri" w:cs="Calibri"/>
          <w:lang w:val="en-US"/>
          <w:rPrChange w:id="663" w:author="Jochem Tolsma" w:date="2022-09-12T14:28:00Z">
            <w:rPr>
              <w:rFonts w:ascii="Calibri" w:hAnsi="Calibri" w:cs="Calibri"/>
            </w:rPr>
          </w:rPrChange>
        </w:rPr>
        <w:t>Wimmer</w:t>
      </w:r>
      <w:proofErr w:type="spellEnd"/>
      <w:r w:rsidRPr="009957FC">
        <w:rPr>
          <w:rFonts w:ascii="Calibri" w:hAnsi="Calibri" w:cs="Calibri"/>
          <w:lang w:val="en-US"/>
          <w:rPrChange w:id="664" w:author="Jochem Tolsma" w:date="2022-09-12T14:28:00Z">
            <w:rPr>
              <w:rFonts w:ascii="Calibri" w:hAnsi="Calibri" w:cs="Calibri"/>
            </w:rPr>
          </w:rPrChange>
        </w:rPr>
        <w:t xml:space="preserve">, Andreas, and Kevin Lewis. 2010. ‘Beyond and below Racial Homophily: ERG Models of a Friendship Network Documented on Facebook’. </w:t>
      </w:r>
      <w:r w:rsidRPr="009957FC">
        <w:rPr>
          <w:rFonts w:ascii="Calibri" w:hAnsi="Calibri" w:cs="Calibri"/>
          <w:i/>
          <w:iCs/>
        </w:rPr>
        <w:t xml:space="preserve">American Journal of </w:t>
      </w:r>
      <w:proofErr w:type="spellStart"/>
      <w:r w:rsidRPr="009957FC">
        <w:rPr>
          <w:rFonts w:ascii="Calibri" w:hAnsi="Calibri" w:cs="Calibri"/>
          <w:i/>
          <w:iCs/>
        </w:rPr>
        <w:t>Sociology</w:t>
      </w:r>
      <w:proofErr w:type="spellEnd"/>
      <w:r w:rsidRPr="009957FC">
        <w:rPr>
          <w:rFonts w:ascii="Calibri" w:hAnsi="Calibri" w:cs="Calibri"/>
        </w:rPr>
        <w:t xml:space="preserve"> 116(2):583–642.</w:t>
      </w:r>
    </w:p>
    <w:p w14:paraId="1C030AD1" w14:textId="62D008F5" w:rsidR="00D83C98" w:rsidRDefault="00793CE8" w:rsidP="00045EAA">
      <w:pPr>
        <w:pStyle w:val="Bibliography"/>
        <w:rPr>
          <w:iCs/>
          <w:lang w:val="en-GB"/>
        </w:rPr>
      </w:pPr>
      <w:r w:rsidRPr="005E20A8">
        <w:rPr>
          <w:iCs/>
          <w:lang w:val="en-GB"/>
        </w:rPr>
        <w:fldChar w:fldCharType="end"/>
      </w:r>
    </w:p>
    <w:p w14:paraId="1220CC7B" w14:textId="77777777" w:rsidR="00D83C98" w:rsidRDefault="00D83C98">
      <w:pPr>
        <w:spacing w:line="276" w:lineRule="auto"/>
        <w:ind w:firstLine="0"/>
        <w:rPr>
          <w:iCs/>
          <w:lang w:val="en-GB"/>
        </w:rPr>
      </w:pPr>
      <w:r>
        <w:rPr>
          <w:iCs/>
          <w:lang w:val="en-GB"/>
        </w:rPr>
        <w:br w:type="page"/>
      </w:r>
    </w:p>
    <w:p w14:paraId="1866A519" w14:textId="77777777" w:rsidR="00D83C98" w:rsidRDefault="00D83C98" w:rsidP="00D83C98">
      <w:pPr>
        <w:ind w:firstLine="0"/>
        <w:jc w:val="both"/>
        <w:rPr>
          <w:b/>
          <w:lang w:val="en-US"/>
        </w:rPr>
      </w:pPr>
    </w:p>
    <w:p w14:paraId="34D86582" w14:textId="77777777" w:rsidR="00D83C98" w:rsidRPr="00A47350" w:rsidRDefault="00D83C98" w:rsidP="00D83C98">
      <w:pPr>
        <w:ind w:firstLine="0"/>
        <w:jc w:val="center"/>
        <w:rPr>
          <w:b/>
          <w:lang w:val="en-US"/>
        </w:rPr>
      </w:pPr>
      <w:r>
        <w:rPr>
          <w:noProof/>
        </w:rPr>
        <w:drawing>
          <wp:inline distT="0" distB="0" distL="0" distR="0" wp14:anchorId="6A4BA28A" wp14:editId="72A7657E">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1081" cy="1811361"/>
                    </a:xfrm>
                    <a:prstGeom prst="rect">
                      <a:avLst/>
                    </a:prstGeom>
                  </pic:spPr>
                </pic:pic>
              </a:graphicData>
            </a:graphic>
          </wp:inline>
        </w:drawing>
      </w:r>
    </w:p>
    <w:p w14:paraId="6CBAF342" w14:textId="77777777" w:rsidR="00D83C98" w:rsidRDefault="00D83C98" w:rsidP="00D83C98">
      <w:pPr>
        <w:ind w:firstLine="0"/>
        <w:jc w:val="center"/>
        <w:rPr>
          <w:lang w:val="en-US"/>
        </w:rPr>
      </w:pPr>
      <w:r>
        <w:rPr>
          <w:b/>
          <w:bCs/>
          <w:lang w:val="en-US"/>
        </w:rPr>
        <w:t xml:space="preserve">Panel a. </w:t>
      </w:r>
      <w:r>
        <w:rPr>
          <w:lang w:val="en-US"/>
        </w:rPr>
        <w:t xml:space="preserve">Follower relations </w:t>
      </w:r>
    </w:p>
    <w:p w14:paraId="5B130C4F" w14:textId="77777777" w:rsidR="00D83C98" w:rsidRDefault="00D83C98" w:rsidP="00D83C98">
      <w:pPr>
        <w:ind w:firstLine="0"/>
        <w:jc w:val="center"/>
        <w:rPr>
          <w:i/>
          <w:iCs/>
          <w:sz w:val="20"/>
          <w:szCs w:val="20"/>
          <w:lang w:val="en-US"/>
        </w:rPr>
      </w:pPr>
    </w:p>
    <w:p w14:paraId="04CC0ABE" w14:textId="77777777" w:rsidR="00D83C98" w:rsidRPr="002969BF" w:rsidRDefault="00D83C98" w:rsidP="00D83C98">
      <w:pPr>
        <w:ind w:firstLine="0"/>
        <w:jc w:val="center"/>
        <w:rPr>
          <w:sz w:val="20"/>
          <w:szCs w:val="20"/>
          <w:lang w:val="en-US"/>
        </w:rPr>
      </w:pPr>
      <w:r>
        <w:rPr>
          <w:noProof/>
        </w:rPr>
        <w:drawing>
          <wp:inline distT="0" distB="0" distL="0" distR="0" wp14:anchorId="1AED790E" wp14:editId="2349BF51">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5200" cy="1908000"/>
                    </a:xfrm>
                    <a:prstGeom prst="rect">
                      <a:avLst/>
                    </a:prstGeom>
                  </pic:spPr>
                </pic:pic>
              </a:graphicData>
            </a:graphic>
          </wp:inline>
        </w:drawing>
      </w:r>
    </w:p>
    <w:p w14:paraId="22C4DEE9" w14:textId="77777777" w:rsidR="00D83C98" w:rsidRDefault="00D83C98" w:rsidP="00D83C98">
      <w:pPr>
        <w:ind w:firstLine="0"/>
        <w:jc w:val="center"/>
        <w:rPr>
          <w:lang w:val="en-US"/>
        </w:rPr>
      </w:pPr>
      <w:r>
        <w:rPr>
          <w:b/>
          <w:bCs/>
          <w:lang w:val="en-US"/>
        </w:rPr>
        <w:t xml:space="preserve">Panel b. </w:t>
      </w:r>
      <w:r>
        <w:rPr>
          <w:lang w:val="en-US"/>
        </w:rPr>
        <w:t>@-mentions</w:t>
      </w:r>
    </w:p>
    <w:p w14:paraId="75A859D9" w14:textId="77777777" w:rsidR="00D83C98" w:rsidRDefault="00D83C98" w:rsidP="00D83C98">
      <w:pPr>
        <w:ind w:firstLine="0"/>
        <w:jc w:val="center"/>
        <w:rPr>
          <w:i/>
          <w:iCs/>
          <w:sz w:val="20"/>
          <w:szCs w:val="20"/>
          <w:lang w:val="en-US"/>
        </w:rPr>
      </w:pPr>
    </w:p>
    <w:p w14:paraId="568BC56E" w14:textId="77777777" w:rsidR="00D83C98" w:rsidRPr="00686B72" w:rsidRDefault="00D83C98" w:rsidP="00D83C98">
      <w:pPr>
        <w:ind w:firstLine="0"/>
        <w:jc w:val="center"/>
        <w:rPr>
          <w:sz w:val="20"/>
          <w:szCs w:val="20"/>
          <w:lang w:val="en-US"/>
        </w:rPr>
      </w:pPr>
      <w:r>
        <w:rPr>
          <w:noProof/>
        </w:rPr>
        <w:drawing>
          <wp:inline distT="0" distB="0" distL="0" distR="0" wp14:anchorId="5F3D46DD" wp14:editId="4CD46E37">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6808" cy="1839024"/>
                    </a:xfrm>
                    <a:prstGeom prst="rect">
                      <a:avLst/>
                    </a:prstGeom>
                  </pic:spPr>
                </pic:pic>
              </a:graphicData>
            </a:graphic>
          </wp:inline>
        </w:drawing>
      </w:r>
    </w:p>
    <w:p w14:paraId="4B21E081" w14:textId="77777777" w:rsidR="00D83C98" w:rsidRDefault="00D83C98" w:rsidP="00D83C98">
      <w:pPr>
        <w:ind w:firstLine="0"/>
        <w:jc w:val="center"/>
        <w:rPr>
          <w:lang w:val="en-US"/>
        </w:rPr>
      </w:pPr>
      <w:r>
        <w:rPr>
          <w:b/>
          <w:bCs/>
          <w:lang w:val="en-US"/>
        </w:rPr>
        <w:t xml:space="preserve">Panel c. </w:t>
      </w:r>
      <w:r>
        <w:rPr>
          <w:lang w:val="en-US"/>
        </w:rPr>
        <w:t>Retweets</w:t>
      </w:r>
    </w:p>
    <w:p w14:paraId="6DAEA301" w14:textId="77777777" w:rsidR="00D83C98" w:rsidRDefault="00D83C98" w:rsidP="00D83C98">
      <w:pPr>
        <w:ind w:firstLine="0"/>
        <w:jc w:val="right"/>
        <w:rPr>
          <w:lang w:val="en-US"/>
        </w:rPr>
      </w:pPr>
      <w:r>
        <w:rPr>
          <w:noProof/>
        </w:rPr>
        <w:drawing>
          <wp:inline distT="0" distB="0" distL="0" distR="0" wp14:anchorId="0C951D55" wp14:editId="4F930831">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5FB05E03" w14:textId="77777777" w:rsidR="00D83C98" w:rsidRDefault="00D83C98" w:rsidP="00D83C98">
      <w:pPr>
        <w:ind w:firstLine="0"/>
        <w:jc w:val="both"/>
        <w:rPr>
          <w:lang w:val="en-US"/>
        </w:rPr>
      </w:pPr>
      <w:r w:rsidRPr="0098613E">
        <w:rPr>
          <w:b/>
          <w:bCs/>
          <w:lang w:val="en-US"/>
        </w:rPr>
        <w:t>Figure 1.</w:t>
      </w:r>
      <w:r>
        <w:rPr>
          <w:lang w:val="en-US"/>
        </w:rPr>
        <w:t xml:space="preserve"> Directed twitter relations between Dutch MPs (2017)</w:t>
      </w:r>
    </w:p>
    <w:p w14:paraId="0C1394A6" w14:textId="77777777" w:rsidR="00D83C98" w:rsidRDefault="00D83C98" w:rsidP="00D83C9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0207968B" w14:textId="77777777" w:rsidR="00D83C98" w:rsidRDefault="00D83C98" w:rsidP="00D83C98">
      <w:pPr>
        <w:pStyle w:val="Bibliography"/>
        <w:ind w:firstLine="0"/>
        <w:rPr>
          <w:iCs/>
          <w:lang w:val="en-GB"/>
        </w:rPr>
        <w:sectPr w:rsidR="00D83C98" w:rsidSect="00D75A47">
          <w:footerReference w:type="default" r:id="rId20"/>
          <w:pgSz w:w="11906" w:h="16838"/>
          <w:pgMar w:top="1418" w:right="1418" w:bottom="1134" w:left="1418" w:header="709" w:footer="709"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83C98" w:rsidRPr="005356BA" w14:paraId="0A178A6A" w14:textId="77777777" w:rsidTr="005B494F">
        <w:trPr>
          <w:trHeight w:val="300"/>
        </w:trPr>
        <w:tc>
          <w:tcPr>
            <w:tcW w:w="14399" w:type="dxa"/>
            <w:gridSpan w:val="10"/>
            <w:tcBorders>
              <w:top w:val="nil"/>
              <w:left w:val="nil"/>
              <w:bottom w:val="single" w:sz="4" w:space="0" w:color="auto"/>
              <w:right w:val="nil"/>
            </w:tcBorders>
            <w:shd w:val="clear" w:color="auto" w:fill="auto"/>
            <w:noWrap/>
            <w:vAlign w:val="center"/>
            <w:hideMark/>
          </w:tcPr>
          <w:p w14:paraId="7826F87B" w14:textId="77777777" w:rsidR="00D83C98" w:rsidRPr="00D75A47"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83C98" w:rsidRPr="00D75A47" w14:paraId="4B72A82A" w14:textId="77777777" w:rsidTr="005B494F">
        <w:trPr>
          <w:trHeight w:val="570"/>
        </w:trPr>
        <w:tc>
          <w:tcPr>
            <w:tcW w:w="3280" w:type="dxa"/>
            <w:tcBorders>
              <w:top w:val="nil"/>
              <w:left w:val="nil"/>
              <w:bottom w:val="nil"/>
              <w:right w:val="nil"/>
            </w:tcBorders>
            <w:shd w:val="clear" w:color="auto" w:fill="auto"/>
            <w:vAlign w:val="center"/>
            <w:hideMark/>
          </w:tcPr>
          <w:p w14:paraId="4425B523"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75A2D521"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02D755E4"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1A06CBE5"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11C8CF49" w14:textId="77777777" w:rsidR="00D83C98" w:rsidRPr="00D75A47" w:rsidRDefault="00D83C98" w:rsidP="005B494F">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5FC4EBC0"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095027D"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0F8D31CE"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6BC6EBF"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75F17717"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3</w:t>
            </w:r>
          </w:p>
        </w:tc>
      </w:tr>
      <w:tr w:rsidR="00D83C98" w:rsidRPr="00D75A47" w14:paraId="09497F9A" w14:textId="77777777" w:rsidTr="005B494F">
        <w:trPr>
          <w:trHeight w:val="300"/>
        </w:trPr>
        <w:tc>
          <w:tcPr>
            <w:tcW w:w="3280" w:type="dxa"/>
            <w:tcBorders>
              <w:top w:val="nil"/>
              <w:left w:val="nil"/>
              <w:bottom w:val="nil"/>
              <w:right w:val="nil"/>
            </w:tcBorders>
            <w:shd w:val="clear" w:color="auto" w:fill="auto"/>
            <w:vAlign w:val="center"/>
            <w:hideMark/>
          </w:tcPr>
          <w:p w14:paraId="08AA2203"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01E77CE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28AF32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6438471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5E0BC38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0457DB4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3984A54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0C4CD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08FCA55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5F6037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3014EDA" w14:textId="77777777" w:rsidTr="005B494F">
        <w:trPr>
          <w:trHeight w:val="300"/>
        </w:trPr>
        <w:tc>
          <w:tcPr>
            <w:tcW w:w="3280" w:type="dxa"/>
            <w:tcBorders>
              <w:top w:val="nil"/>
              <w:left w:val="nil"/>
              <w:bottom w:val="nil"/>
              <w:right w:val="nil"/>
            </w:tcBorders>
            <w:shd w:val="clear" w:color="auto" w:fill="auto"/>
            <w:vAlign w:val="center"/>
            <w:hideMark/>
          </w:tcPr>
          <w:p w14:paraId="63B0FF66"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1842DEB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5866290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41E87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580B43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58D78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1F5FD80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3AEFDEB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F40A9B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0EBC908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r>
      <w:tr w:rsidR="00D83C98" w:rsidRPr="00D75A47" w14:paraId="2D8C2ABD" w14:textId="77777777" w:rsidTr="005B494F">
        <w:trPr>
          <w:trHeight w:val="300"/>
        </w:trPr>
        <w:tc>
          <w:tcPr>
            <w:tcW w:w="3280" w:type="dxa"/>
            <w:tcBorders>
              <w:top w:val="nil"/>
              <w:left w:val="nil"/>
              <w:bottom w:val="nil"/>
              <w:right w:val="nil"/>
            </w:tcBorders>
            <w:shd w:val="clear" w:color="auto" w:fill="auto"/>
            <w:vAlign w:val="center"/>
            <w:hideMark/>
          </w:tcPr>
          <w:p w14:paraId="143AE9CC"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3328007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20A6A86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349742B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29E77BB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3082D4E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262E9A8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64EBFDF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4C7BF34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A2FF9B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r>
      <w:tr w:rsidR="00D83C98" w:rsidRPr="00D75A47" w14:paraId="10097E4A" w14:textId="77777777" w:rsidTr="005B494F">
        <w:trPr>
          <w:trHeight w:val="300"/>
        </w:trPr>
        <w:tc>
          <w:tcPr>
            <w:tcW w:w="3280" w:type="dxa"/>
            <w:tcBorders>
              <w:top w:val="nil"/>
              <w:left w:val="nil"/>
              <w:bottom w:val="nil"/>
              <w:right w:val="nil"/>
            </w:tcBorders>
            <w:shd w:val="clear" w:color="auto" w:fill="auto"/>
            <w:vAlign w:val="center"/>
            <w:hideMark/>
          </w:tcPr>
          <w:p w14:paraId="75506A27"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9053DA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91BD1B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4B49385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530339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DCD18E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004249C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0A15905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785032A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37B403F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63F13797" w14:textId="77777777" w:rsidTr="005B494F">
        <w:trPr>
          <w:trHeight w:val="300"/>
        </w:trPr>
        <w:tc>
          <w:tcPr>
            <w:tcW w:w="3280" w:type="dxa"/>
            <w:tcBorders>
              <w:top w:val="nil"/>
              <w:left w:val="nil"/>
              <w:bottom w:val="nil"/>
              <w:right w:val="nil"/>
            </w:tcBorders>
            <w:shd w:val="clear" w:color="auto" w:fill="auto"/>
            <w:vAlign w:val="center"/>
            <w:hideMark/>
          </w:tcPr>
          <w:p w14:paraId="573EA90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19E6A08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3FA9E72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7415001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64B1F63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A3F266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03B0D40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1C3A4A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399081C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7CF3A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6FA0431" w14:textId="77777777" w:rsidTr="005B494F">
        <w:trPr>
          <w:trHeight w:val="300"/>
        </w:trPr>
        <w:tc>
          <w:tcPr>
            <w:tcW w:w="3280" w:type="dxa"/>
            <w:tcBorders>
              <w:top w:val="nil"/>
              <w:left w:val="nil"/>
              <w:bottom w:val="nil"/>
              <w:right w:val="nil"/>
            </w:tcBorders>
            <w:shd w:val="clear" w:color="auto" w:fill="auto"/>
            <w:vAlign w:val="center"/>
          </w:tcPr>
          <w:p w14:paraId="37EE862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549E62E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5B445F9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691384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2CD6183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2C6B223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250C489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634A5E1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370874E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A79352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r>
      <w:tr w:rsidR="00D83C98" w:rsidRPr="00D75A47" w14:paraId="315D6A66" w14:textId="77777777" w:rsidTr="005B494F">
        <w:trPr>
          <w:trHeight w:val="300"/>
        </w:trPr>
        <w:tc>
          <w:tcPr>
            <w:tcW w:w="3280" w:type="dxa"/>
            <w:tcBorders>
              <w:top w:val="nil"/>
              <w:left w:val="nil"/>
              <w:bottom w:val="nil"/>
              <w:right w:val="nil"/>
            </w:tcBorders>
            <w:shd w:val="clear" w:color="auto" w:fill="auto"/>
            <w:vAlign w:val="center"/>
          </w:tcPr>
          <w:p w14:paraId="707FCDE0"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7209F0C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0267CE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6356B4A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105C948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4AB9E7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58FA281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0FE0324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26F58B5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4EE346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067A541F" w14:textId="77777777" w:rsidTr="005B494F">
        <w:trPr>
          <w:trHeight w:val="300"/>
        </w:trPr>
        <w:tc>
          <w:tcPr>
            <w:tcW w:w="3280" w:type="dxa"/>
            <w:tcBorders>
              <w:top w:val="nil"/>
              <w:left w:val="nil"/>
              <w:right w:val="nil"/>
            </w:tcBorders>
            <w:shd w:val="clear" w:color="auto" w:fill="auto"/>
            <w:vAlign w:val="center"/>
            <w:hideMark/>
          </w:tcPr>
          <w:p w14:paraId="67C7A51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7116567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0100535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048A4C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48AC96C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0209D3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1E3C814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1237638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71F1B50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0BB24A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15AA288D" w14:textId="77777777" w:rsidTr="005B494F">
        <w:trPr>
          <w:trHeight w:val="300"/>
        </w:trPr>
        <w:tc>
          <w:tcPr>
            <w:tcW w:w="3280" w:type="dxa"/>
            <w:tcBorders>
              <w:top w:val="nil"/>
              <w:left w:val="nil"/>
              <w:bottom w:val="single" w:sz="4" w:space="0" w:color="auto"/>
              <w:right w:val="nil"/>
            </w:tcBorders>
            <w:shd w:val="clear" w:color="auto" w:fill="auto"/>
            <w:vAlign w:val="center"/>
            <w:hideMark/>
          </w:tcPr>
          <w:p w14:paraId="1DF9CBE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30F4D6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4D1A54D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0636B5A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7BE445F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7F5D4E0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3987440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1549802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3FC6608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387258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bl>
    <w:p w14:paraId="3BE2538F" w14:textId="77777777" w:rsidR="00D83C98" w:rsidRDefault="00D83C98" w:rsidP="00D83C98">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D83C98" w:rsidRPr="005356BA" w14:paraId="13FE05C2" w14:textId="77777777" w:rsidTr="005B494F">
        <w:trPr>
          <w:trHeight w:val="300"/>
        </w:trPr>
        <w:tc>
          <w:tcPr>
            <w:tcW w:w="14601" w:type="dxa"/>
            <w:gridSpan w:val="10"/>
            <w:tcBorders>
              <w:top w:val="nil"/>
              <w:left w:val="nil"/>
              <w:bottom w:val="single" w:sz="4" w:space="0" w:color="auto"/>
              <w:right w:val="nil"/>
            </w:tcBorders>
            <w:shd w:val="clear" w:color="auto" w:fill="auto"/>
            <w:noWrap/>
            <w:vAlign w:val="center"/>
            <w:hideMark/>
          </w:tcPr>
          <w:p w14:paraId="74AC6079" w14:textId="77777777" w:rsidR="00D83C98" w:rsidRPr="001856CB"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t xml:space="preserve">Table </w:t>
            </w:r>
            <w:r>
              <w:rPr>
                <w:rFonts w:eastAsia="Times New Roman" w:cstheme="minorHAnsi"/>
                <w:b/>
                <w:bCs/>
                <w:color w:val="000000"/>
                <w:lang w:val="en-US"/>
              </w:rPr>
              <w:t>2</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D83C98" w:rsidRPr="001856CB" w14:paraId="52D5D6D9" w14:textId="77777777" w:rsidTr="005B494F">
        <w:trPr>
          <w:trHeight w:val="570"/>
        </w:trPr>
        <w:tc>
          <w:tcPr>
            <w:tcW w:w="3067" w:type="dxa"/>
            <w:tcBorders>
              <w:top w:val="nil"/>
              <w:left w:val="nil"/>
              <w:bottom w:val="nil"/>
              <w:right w:val="nil"/>
            </w:tcBorders>
            <w:shd w:val="clear" w:color="auto" w:fill="auto"/>
            <w:vAlign w:val="center"/>
            <w:hideMark/>
          </w:tcPr>
          <w:p w14:paraId="132FAA70"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26AA3EB1"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1</w:t>
            </w:r>
          </w:p>
        </w:tc>
        <w:tc>
          <w:tcPr>
            <w:tcW w:w="1280" w:type="dxa"/>
            <w:tcBorders>
              <w:top w:val="nil"/>
              <w:left w:val="nil"/>
              <w:bottom w:val="nil"/>
              <w:right w:val="nil"/>
            </w:tcBorders>
            <w:shd w:val="clear" w:color="auto" w:fill="auto"/>
            <w:vAlign w:val="center"/>
            <w:hideMark/>
          </w:tcPr>
          <w:p w14:paraId="6C33C206"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2</w:t>
            </w:r>
          </w:p>
        </w:tc>
        <w:tc>
          <w:tcPr>
            <w:tcW w:w="1329" w:type="dxa"/>
            <w:tcBorders>
              <w:top w:val="nil"/>
              <w:left w:val="nil"/>
              <w:bottom w:val="nil"/>
              <w:right w:val="nil"/>
            </w:tcBorders>
            <w:shd w:val="clear" w:color="auto" w:fill="auto"/>
            <w:vAlign w:val="center"/>
            <w:hideMark/>
          </w:tcPr>
          <w:p w14:paraId="18A74316" w14:textId="77777777" w:rsidR="00D83C98" w:rsidRDefault="00D83C98" w:rsidP="005B494F">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63C573D7" w14:textId="77777777" w:rsidR="00D83C98" w:rsidRPr="001856CB" w:rsidRDefault="00D83C98" w:rsidP="005B494F">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28F9D892"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13F62E3C"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66587B6D"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B83F74F"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1</w:t>
            </w:r>
          </w:p>
        </w:tc>
        <w:tc>
          <w:tcPr>
            <w:tcW w:w="1120" w:type="dxa"/>
            <w:tcBorders>
              <w:top w:val="nil"/>
              <w:left w:val="nil"/>
              <w:bottom w:val="nil"/>
              <w:right w:val="nil"/>
            </w:tcBorders>
            <w:shd w:val="clear" w:color="auto" w:fill="auto"/>
            <w:vAlign w:val="center"/>
            <w:hideMark/>
          </w:tcPr>
          <w:p w14:paraId="40B3956C"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2</w:t>
            </w:r>
          </w:p>
        </w:tc>
        <w:tc>
          <w:tcPr>
            <w:tcW w:w="1106" w:type="dxa"/>
            <w:tcBorders>
              <w:top w:val="nil"/>
              <w:left w:val="nil"/>
              <w:bottom w:val="nil"/>
              <w:right w:val="nil"/>
            </w:tcBorders>
            <w:shd w:val="clear" w:color="auto" w:fill="auto"/>
            <w:vAlign w:val="center"/>
            <w:hideMark/>
          </w:tcPr>
          <w:p w14:paraId="447836A9"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3</w:t>
            </w:r>
          </w:p>
        </w:tc>
      </w:tr>
      <w:tr w:rsidR="00D83C98" w:rsidRPr="001856CB" w14:paraId="3408261B" w14:textId="77777777" w:rsidTr="005B494F">
        <w:trPr>
          <w:trHeight w:val="300"/>
        </w:trPr>
        <w:tc>
          <w:tcPr>
            <w:tcW w:w="3067" w:type="dxa"/>
            <w:tcBorders>
              <w:top w:val="nil"/>
              <w:left w:val="nil"/>
              <w:bottom w:val="nil"/>
              <w:right w:val="nil"/>
            </w:tcBorders>
            <w:shd w:val="clear" w:color="auto" w:fill="auto"/>
            <w:vAlign w:val="center"/>
            <w:hideMark/>
          </w:tcPr>
          <w:p w14:paraId="70A01A6C" w14:textId="77777777" w:rsidR="00D83C98" w:rsidRPr="001856CB" w:rsidRDefault="00D83C98" w:rsidP="005B494F">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4922880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4CC9A33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6E86C4E0"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433BAE0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6390F91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BB1F04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045BC1B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4F234ED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189555C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r>
      <w:tr w:rsidR="00D83C98" w:rsidRPr="001856CB" w14:paraId="33D68D7B" w14:textId="77777777" w:rsidTr="005B494F">
        <w:trPr>
          <w:trHeight w:val="300"/>
        </w:trPr>
        <w:tc>
          <w:tcPr>
            <w:tcW w:w="3067" w:type="dxa"/>
            <w:tcBorders>
              <w:top w:val="nil"/>
              <w:left w:val="nil"/>
              <w:bottom w:val="nil"/>
              <w:right w:val="nil"/>
            </w:tcBorders>
            <w:shd w:val="clear" w:color="auto" w:fill="auto"/>
            <w:vAlign w:val="center"/>
            <w:hideMark/>
          </w:tcPr>
          <w:p w14:paraId="37AAB4D9"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AE8B6E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3CBDC67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5773711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02C6392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98A5C3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1BFF75E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325C09C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0FF048E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1029EF8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r>
      <w:tr w:rsidR="00D83C98" w:rsidRPr="001856CB" w14:paraId="6B5B12A1" w14:textId="77777777" w:rsidTr="005B494F">
        <w:trPr>
          <w:trHeight w:val="300"/>
        </w:trPr>
        <w:tc>
          <w:tcPr>
            <w:tcW w:w="3067" w:type="dxa"/>
            <w:tcBorders>
              <w:top w:val="nil"/>
              <w:left w:val="nil"/>
              <w:right w:val="nil"/>
            </w:tcBorders>
            <w:shd w:val="clear" w:color="auto" w:fill="auto"/>
            <w:vAlign w:val="center"/>
          </w:tcPr>
          <w:p w14:paraId="48FE86CE" w14:textId="77777777" w:rsidR="00D83C98" w:rsidRPr="001856CB" w:rsidRDefault="00D83C98" w:rsidP="005B494F">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67866A3B" w14:textId="77777777" w:rsidR="00D83C98" w:rsidRPr="001856CB" w:rsidRDefault="00D83C98" w:rsidP="005B494F">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AA6566A"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4A4DF973"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2C677B8F" w14:textId="77777777" w:rsidR="00D83C98" w:rsidRPr="001856CB" w:rsidRDefault="00D83C98" w:rsidP="005B494F">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18FBDB11"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110FE4E9" w14:textId="77777777" w:rsidR="00D83C98" w:rsidRPr="001856CB" w:rsidRDefault="00D83C98" w:rsidP="005B494F">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29CD67EF"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4818F286" w14:textId="77777777" w:rsidR="00D83C98" w:rsidRPr="001856CB" w:rsidRDefault="00D83C98" w:rsidP="005B494F">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001CC916" w14:textId="77777777" w:rsidR="00D83C98" w:rsidRPr="001856CB" w:rsidRDefault="00D83C98" w:rsidP="005B494F">
            <w:pPr>
              <w:ind w:firstLine="0"/>
              <w:jc w:val="center"/>
              <w:rPr>
                <w:rFonts w:cstheme="minorHAnsi"/>
                <w:color w:val="000000"/>
              </w:rPr>
            </w:pPr>
            <w:r w:rsidRPr="001856CB">
              <w:rPr>
                <w:rFonts w:cstheme="minorHAnsi"/>
                <w:color w:val="000000"/>
              </w:rPr>
              <w:t>0.06</w:t>
            </w:r>
          </w:p>
        </w:tc>
      </w:tr>
      <w:tr w:rsidR="00D83C98" w:rsidRPr="001856CB" w14:paraId="1F01F1E5" w14:textId="77777777" w:rsidTr="005B494F">
        <w:trPr>
          <w:trHeight w:val="300"/>
        </w:trPr>
        <w:tc>
          <w:tcPr>
            <w:tcW w:w="3067" w:type="dxa"/>
            <w:tcBorders>
              <w:top w:val="nil"/>
              <w:left w:val="nil"/>
              <w:bottom w:val="single" w:sz="4" w:space="0" w:color="auto"/>
              <w:right w:val="nil"/>
            </w:tcBorders>
            <w:shd w:val="clear" w:color="auto" w:fill="auto"/>
            <w:vAlign w:val="center"/>
            <w:hideMark/>
          </w:tcPr>
          <w:p w14:paraId="1FE688D4"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6A1BE2E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4ADC0F4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7744124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097F148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6B44335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3273AEA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1B0059A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777BD70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4F4D0F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r>
    </w:tbl>
    <w:p w14:paraId="28A9A753" w14:textId="77777777" w:rsidR="00D83C98" w:rsidRDefault="00D83C98" w:rsidP="00D83C98">
      <w:pPr>
        <w:ind w:firstLine="0"/>
      </w:pPr>
    </w:p>
    <w:p w14:paraId="0F84D96C" w14:textId="77777777" w:rsidR="00D83C98" w:rsidRDefault="00D83C98" w:rsidP="00D83C98">
      <w:pPr>
        <w:spacing w:after="160" w:line="259" w:lineRule="auto"/>
        <w:ind w:firstLine="0"/>
      </w:pPr>
      <w:r>
        <w:br w:type="page"/>
      </w:r>
    </w:p>
    <w:p w14:paraId="7695B589" w14:textId="77777777" w:rsidR="00D83C98" w:rsidRDefault="00D83C98" w:rsidP="00D83C98">
      <w:pPr>
        <w:ind w:firstLine="0"/>
        <w:sectPr w:rsidR="00D83C98" w:rsidSect="005B494F">
          <w:pgSz w:w="16838" w:h="11906" w:orient="landscape"/>
          <w:pgMar w:top="1418" w:right="1418" w:bottom="1276" w:left="1418" w:header="709" w:footer="709" w:gutter="0"/>
          <w:cols w:space="708"/>
          <w:docGrid w:linePitch="360"/>
        </w:sectPr>
      </w:pPr>
    </w:p>
    <w:p w14:paraId="6862368A" w14:textId="77777777" w:rsidR="00D83C98" w:rsidRDefault="00D83C98" w:rsidP="00D83C98">
      <w:pPr>
        <w:spacing w:line="480" w:lineRule="auto"/>
        <w:ind w:firstLine="0"/>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D83C98" w:rsidRPr="005356BA" w14:paraId="31FFCC25" w14:textId="77777777" w:rsidTr="005B494F">
        <w:trPr>
          <w:trHeight w:val="315"/>
        </w:trPr>
        <w:tc>
          <w:tcPr>
            <w:tcW w:w="10400" w:type="dxa"/>
            <w:gridSpan w:val="7"/>
            <w:tcBorders>
              <w:top w:val="nil"/>
              <w:left w:val="nil"/>
              <w:bottom w:val="single" w:sz="8" w:space="0" w:color="auto"/>
              <w:right w:val="nil"/>
            </w:tcBorders>
            <w:shd w:val="clear" w:color="auto" w:fill="auto"/>
            <w:noWrap/>
            <w:vAlign w:val="center"/>
            <w:hideMark/>
          </w:tcPr>
          <w:p w14:paraId="1AD32A05" w14:textId="77777777" w:rsidR="00D83C98" w:rsidRPr="00A83D6E" w:rsidRDefault="00D83C98" w:rsidP="005B494F">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w:t>
            </w:r>
            <w:r>
              <w:rPr>
                <w:rFonts w:ascii="Calibri" w:eastAsia="Times New Roman" w:hAnsi="Calibri" w:cs="Calibri"/>
                <w:b/>
                <w:bCs/>
                <w:color w:val="000000"/>
                <w:lang w:val="en-GB" w:eastAsia="nl-NL"/>
              </w:rPr>
              <w:t>3</w:t>
            </w:r>
            <w:r w:rsidRPr="00A83D6E">
              <w:rPr>
                <w:rFonts w:ascii="Calibri" w:eastAsia="Times New Roman" w:hAnsi="Calibri" w:cs="Calibri"/>
                <w:b/>
                <w:bCs/>
                <w:color w:val="000000"/>
                <w:lang w:val="en-GB" w:eastAsia="nl-NL"/>
              </w:rPr>
              <w:t xml:space="preserve">.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D83C98" w:rsidRPr="00A83D6E" w14:paraId="4D810080" w14:textId="77777777" w:rsidTr="005B494F">
        <w:trPr>
          <w:trHeight w:val="300"/>
        </w:trPr>
        <w:tc>
          <w:tcPr>
            <w:tcW w:w="4640" w:type="dxa"/>
            <w:tcBorders>
              <w:top w:val="nil"/>
              <w:left w:val="nil"/>
              <w:bottom w:val="nil"/>
              <w:right w:val="nil"/>
            </w:tcBorders>
            <w:shd w:val="clear" w:color="auto" w:fill="auto"/>
            <w:noWrap/>
            <w:vAlign w:val="bottom"/>
            <w:hideMark/>
          </w:tcPr>
          <w:p w14:paraId="3D478879" w14:textId="77777777" w:rsidR="00D83C98" w:rsidRPr="00A83D6E" w:rsidRDefault="00D83C98" w:rsidP="005B494F">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7C4B6C69"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8AEBE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1089158D"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60C75D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5711E570"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649BF132"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D83C98" w:rsidRPr="00A83D6E" w14:paraId="78249D97"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68FD1992"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50CAE588"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12D4770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7BE76BEF"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D83C98" w:rsidRPr="00A83D6E" w14:paraId="05235B9F" w14:textId="77777777" w:rsidTr="005B494F">
        <w:trPr>
          <w:trHeight w:val="300"/>
        </w:trPr>
        <w:tc>
          <w:tcPr>
            <w:tcW w:w="4640" w:type="dxa"/>
            <w:tcBorders>
              <w:top w:val="nil"/>
              <w:left w:val="nil"/>
              <w:bottom w:val="nil"/>
              <w:right w:val="nil"/>
            </w:tcBorders>
            <w:shd w:val="clear" w:color="auto" w:fill="auto"/>
            <w:noWrap/>
            <w:vAlign w:val="bottom"/>
            <w:hideMark/>
          </w:tcPr>
          <w:p w14:paraId="2FBEAE1B" w14:textId="77777777" w:rsidR="00D83C98" w:rsidRPr="00A83D6E" w:rsidRDefault="00D83C98" w:rsidP="005B494F">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412A0C36"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D83C98" w:rsidRPr="00A83D6E" w14:paraId="0E7CB22B"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387E9AB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C02EC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7275D3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4C2F9F0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59F4DB8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2195EFC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101B9DA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D83C98" w:rsidRPr="00A83D6E" w14:paraId="7B7B5A25" w14:textId="77777777" w:rsidTr="005B494F">
        <w:trPr>
          <w:trHeight w:val="300"/>
        </w:trPr>
        <w:tc>
          <w:tcPr>
            <w:tcW w:w="4640" w:type="dxa"/>
            <w:tcBorders>
              <w:top w:val="nil"/>
              <w:left w:val="nil"/>
              <w:bottom w:val="nil"/>
              <w:right w:val="nil"/>
            </w:tcBorders>
            <w:shd w:val="clear" w:color="auto" w:fill="auto"/>
            <w:vAlign w:val="center"/>
            <w:hideMark/>
          </w:tcPr>
          <w:p w14:paraId="60CBD790"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7199525"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D83C98" w:rsidRPr="00A83D6E" w14:paraId="00F3D4B9" w14:textId="77777777" w:rsidTr="005B494F">
        <w:trPr>
          <w:trHeight w:val="300"/>
        </w:trPr>
        <w:tc>
          <w:tcPr>
            <w:tcW w:w="4640" w:type="dxa"/>
            <w:tcBorders>
              <w:top w:val="nil"/>
              <w:left w:val="nil"/>
              <w:bottom w:val="nil"/>
              <w:right w:val="nil"/>
            </w:tcBorders>
            <w:shd w:val="clear" w:color="auto" w:fill="auto"/>
            <w:vAlign w:val="center"/>
            <w:hideMark/>
          </w:tcPr>
          <w:p w14:paraId="463E360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BAA81E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374573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7E6ACD0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624885F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134861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ADD904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D83C98" w:rsidRPr="00A83D6E" w14:paraId="71557D72" w14:textId="77777777" w:rsidTr="005B494F">
        <w:trPr>
          <w:trHeight w:val="300"/>
        </w:trPr>
        <w:tc>
          <w:tcPr>
            <w:tcW w:w="4640" w:type="dxa"/>
            <w:tcBorders>
              <w:top w:val="nil"/>
              <w:left w:val="nil"/>
              <w:bottom w:val="nil"/>
              <w:right w:val="nil"/>
            </w:tcBorders>
            <w:shd w:val="clear" w:color="auto" w:fill="auto"/>
            <w:noWrap/>
            <w:vAlign w:val="center"/>
            <w:hideMark/>
          </w:tcPr>
          <w:p w14:paraId="25347F2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9FE82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3D919A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ABADA4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D5423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6FD21E2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ADB122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D83C98" w:rsidRPr="00A83D6E" w14:paraId="34A5CA5A" w14:textId="77777777" w:rsidTr="005B494F">
        <w:trPr>
          <w:trHeight w:val="300"/>
        </w:trPr>
        <w:tc>
          <w:tcPr>
            <w:tcW w:w="4640" w:type="dxa"/>
            <w:tcBorders>
              <w:top w:val="nil"/>
              <w:left w:val="nil"/>
              <w:bottom w:val="nil"/>
              <w:right w:val="nil"/>
            </w:tcBorders>
            <w:shd w:val="clear" w:color="auto" w:fill="auto"/>
            <w:noWrap/>
            <w:vAlign w:val="center"/>
            <w:hideMark/>
          </w:tcPr>
          <w:p w14:paraId="77BA7FAA"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8C0835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C7B475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06CD1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9A5C0F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56E8058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E29621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D83C98" w:rsidRPr="00A83D6E" w14:paraId="0A551043"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5750B40A"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4E17B93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F28C3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59F4121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03679B6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38C1B9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7AF4545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D83C98" w:rsidRPr="00A83D6E" w14:paraId="1C3829D0" w14:textId="77777777" w:rsidTr="005B494F">
        <w:trPr>
          <w:trHeight w:val="300"/>
        </w:trPr>
        <w:tc>
          <w:tcPr>
            <w:tcW w:w="4640" w:type="dxa"/>
            <w:tcBorders>
              <w:top w:val="nil"/>
              <w:left w:val="nil"/>
              <w:bottom w:val="nil"/>
              <w:right w:val="nil"/>
            </w:tcBorders>
            <w:shd w:val="clear" w:color="auto" w:fill="auto"/>
            <w:noWrap/>
            <w:vAlign w:val="bottom"/>
            <w:hideMark/>
          </w:tcPr>
          <w:p w14:paraId="7C5D8EB6"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2C38DB0C"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D83C98" w:rsidRPr="00A83D6E" w14:paraId="4ED9D03A" w14:textId="77777777" w:rsidTr="005B494F">
        <w:trPr>
          <w:trHeight w:val="300"/>
        </w:trPr>
        <w:tc>
          <w:tcPr>
            <w:tcW w:w="4640" w:type="dxa"/>
            <w:tcBorders>
              <w:top w:val="nil"/>
              <w:left w:val="nil"/>
              <w:bottom w:val="nil"/>
              <w:right w:val="nil"/>
            </w:tcBorders>
            <w:shd w:val="clear" w:color="auto" w:fill="auto"/>
            <w:vAlign w:val="center"/>
            <w:hideMark/>
          </w:tcPr>
          <w:p w14:paraId="31A8CAD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37B198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148F7E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FFF62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6368EF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BB692C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36289B4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D83C98" w:rsidRPr="00A83D6E" w14:paraId="79F71062" w14:textId="77777777" w:rsidTr="005B494F">
        <w:trPr>
          <w:trHeight w:val="300"/>
        </w:trPr>
        <w:tc>
          <w:tcPr>
            <w:tcW w:w="4640" w:type="dxa"/>
            <w:tcBorders>
              <w:top w:val="nil"/>
              <w:left w:val="nil"/>
              <w:bottom w:val="nil"/>
              <w:right w:val="nil"/>
            </w:tcBorders>
            <w:shd w:val="clear" w:color="auto" w:fill="auto"/>
            <w:noWrap/>
            <w:vAlign w:val="center"/>
            <w:hideMark/>
          </w:tcPr>
          <w:p w14:paraId="15162E52"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0EFBAC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6821D47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74E1EEAA"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8DEA7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69ABA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5DEA20B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D83C98" w:rsidRPr="00A83D6E" w14:paraId="3012A5E9" w14:textId="77777777" w:rsidTr="005B494F">
        <w:trPr>
          <w:trHeight w:val="300"/>
        </w:trPr>
        <w:tc>
          <w:tcPr>
            <w:tcW w:w="4640" w:type="dxa"/>
            <w:tcBorders>
              <w:top w:val="nil"/>
              <w:left w:val="nil"/>
              <w:bottom w:val="nil"/>
              <w:right w:val="nil"/>
            </w:tcBorders>
            <w:shd w:val="clear" w:color="auto" w:fill="auto"/>
            <w:noWrap/>
            <w:vAlign w:val="center"/>
            <w:hideMark/>
          </w:tcPr>
          <w:p w14:paraId="163C670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6485E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15711C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52F782"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DEE10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1050CA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9C4703C"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3694043" w14:textId="77777777" w:rsidTr="005B494F">
        <w:trPr>
          <w:trHeight w:val="300"/>
        </w:trPr>
        <w:tc>
          <w:tcPr>
            <w:tcW w:w="4640" w:type="dxa"/>
            <w:tcBorders>
              <w:top w:val="nil"/>
              <w:left w:val="nil"/>
              <w:bottom w:val="nil"/>
              <w:right w:val="nil"/>
            </w:tcBorders>
            <w:shd w:val="clear" w:color="auto" w:fill="auto"/>
            <w:noWrap/>
            <w:vAlign w:val="center"/>
            <w:hideMark/>
          </w:tcPr>
          <w:p w14:paraId="567395A3"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B407EA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6448CB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57BB80D8"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4AD11C"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444F59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48D7FB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D83C98" w:rsidRPr="00A83D6E" w14:paraId="0C2B57BB" w14:textId="77777777" w:rsidTr="005B494F">
        <w:trPr>
          <w:trHeight w:val="300"/>
        </w:trPr>
        <w:tc>
          <w:tcPr>
            <w:tcW w:w="4640" w:type="dxa"/>
            <w:tcBorders>
              <w:top w:val="nil"/>
              <w:left w:val="nil"/>
              <w:bottom w:val="nil"/>
              <w:right w:val="nil"/>
            </w:tcBorders>
            <w:shd w:val="clear" w:color="auto" w:fill="auto"/>
            <w:vAlign w:val="center"/>
            <w:hideMark/>
          </w:tcPr>
          <w:p w14:paraId="17D307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15CD1C2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8BEAB1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45B6426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7C1F754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DE27C7B"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4CE5F50"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ADF5623" w14:textId="77777777" w:rsidTr="005B494F">
        <w:trPr>
          <w:trHeight w:val="300"/>
        </w:trPr>
        <w:tc>
          <w:tcPr>
            <w:tcW w:w="4640" w:type="dxa"/>
            <w:tcBorders>
              <w:top w:val="nil"/>
              <w:left w:val="nil"/>
              <w:bottom w:val="nil"/>
              <w:right w:val="nil"/>
            </w:tcBorders>
            <w:shd w:val="clear" w:color="auto" w:fill="auto"/>
            <w:vAlign w:val="center"/>
            <w:hideMark/>
          </w:tcPr>
          <w:p w14:paraId="75D168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D9CAF6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7F025F3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190C3FA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05F31F8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5B0D0516"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D88F9AE"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6714ACBE" w14:textId="77777777" w:rsidTr="005B494F">
        <w:trPr>
          <w:trHeight w:val="300"/>
        </w:trPr>
        <w:tc>
          <w:tcPr>
            <w:tcW w:w="4640" w:type="dxa"/>
            <w:tcBorders>
              <w:top w:val="nil"/>
              <w:left w:val="nil"/>
              <w:bottom w:val="nil"/>
              <w:right w:val="nil"/>
            </w:tcBorders>
            <w:shd w:val="clear" w:color="auto" w:fill="auto"/>
            <w:vAlign w:val="center"/>
            <w:hideMark/>
          </w:tcPr>
          <w:p w14:paraId="54F852F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935D77"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1757D9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360D2A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47DB8E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62BD2F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4A48D4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D83C98" w:rsidRPr="00A83D6E" w14:paraId="5A81F129" w14:textId="77777777" w:rsidTr="005B494F">
        <w:trPr>
          <w:trHeight w:val="300"/>
        </w:trPr>
        <w:tc>
          <w:tcPr>
            <w:tcW w:w="4640" w:type="dxa"/>
            <w:tcBorders>
              <w:top w:val="nil"/>
              <w:left w:val="nil"/>
              <w:bottom w:val="nil"/>
              <w:right w:val="nil"/>
            </w:tcBorders>
            <w:shd w:val="clear" w:color="auto" w:fill="auto"/>
            <w:vAlign w:val="center"/>
            <w:hideMark/>
          </w:tcPr>
          <w:p w14:paraId="1F33ED6F"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26289132"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7D56E4C8"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93C0A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4525AA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666D656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0DD90AD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D83C98" w:rsidRPr="00A83D6E" w14:paraId="6A7EF8BE" w14:textId="77777777" w:rsidTr="005B494F">
        <w:trPr>
          <w:trHeight w:val="300"/>
        </w:trPr>
        <w:tc>
          <w:tcPr>
            <w:tcW w:w="4640" w:type="dxa"/>
            <w:tcBorders>
              <w:top w:val="nil"/>
              <w:left w:val="nil"/>
              <w:bottom w:val="nil"/>
              <w:right w:val="nil"/>
            </w:tcBorders>
            <w:shd w:val="clear" w:color="auto" w:fill="auto"/>
            <w:vAlign w:val="center"/>
            <w:hideMark/>
          </w:tcPr>
          <w:p w14:paraId="460D92ED"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11CA708E"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E4CC4FD"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22DE9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66CCA9B"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6A5791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152293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D83C98" w:rsidRPr="00A83D6E" w14:paraId="613251B4"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24196EB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mentions</w:t>
            </w:r>
            <w:proofErr w:type="spellEnd"/>
          </w:p>
        </w:tc>
        <w:tc>
          <w:tcPr>
            <w:tcW w:w="960" w:type="dxa"/>
            <w:tcBorders>
              <w:top w:val="nil"/>
              <w:left w:val="nil"/>
              <w:bottom w:val="single" w:sz="4" w:space="0" w:color="auto"/>
              <w:right w:val="nil"/>
            </w:tcBorders>
            <w:shd w:val="clear" w:color="auto" w:fill="auto"/>
            <w:noWrap/>
            <w:vAlign w:val="center"/>
            <w:hideMark/>
          </w:tcPr>
          <w:p w14:paraId="7EB80B5C"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598B5D0"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E83F44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273E6005"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1EF663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D5E997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D83C98" w:rsidRPr="00A83D6E" w14:paraId="3AB40EBF" w14:textId="77777777" w:rsidTr="005B494F">
        <w:trPr>
          <w:trHeight w:val="300"/>
        </w:trPr>
        <w:tc>
          <w:tcPr>
            <w:tcW w:w="4640" w:type="dxa"/>
            <w:tcBorders>
              <w:top w:val="nil"/>
              <w:left w:val="nil"/>
              <w:bottom w:val="nil"/>
              <w:right w:val="nil"/>
            </w:tcBorders>
            <w:shd w:val="clear" w:color="auto" w:fill="auto"/>
            <w:vAlign w:val="center"/>
            <w:hideMark/>
          </w:tcPr>
          <w:p w14:paraId="627560BF"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C0D70F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D83C98" w:rsidRPr="00A83D6E" w14:paraId="531998A5" w14:textId="77777777" w:rsidTr="005B494F">
        <w:trPr>
          <w:trHeight w:val="300"/>
        </w:trPr>
        <w:tc>
          <w:tcPr>
            <w:tcW w:w="4640" w:type="dxa"/>
            <w:tcBorders>
              <w:top w:val="nil"/>
              <w:left w:val="nil"/>
              <w:bottom w:val="nil"/>
              <w:right w:val="nil"/>
            </w:tcBorders>
            <w:shd w:val="clear" w:color="auto" w:fill="auto"/>
            <w:vAlign w:val="center"/>
            <w:hideMark/>
          </w:tcPr>
          <w:p w14:paraId="28A68CC1"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8729A0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7F8B2D0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194B010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D73CFF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0EFD65A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2A31C9D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D83C98" w:rsidRPr="00A83D6E" w14:paraId="607636A9"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1801D3BA" w14:textId="77777777" w:rsidR="00D83C98" w:rsidRPr="00A83D6E" w:rsidRDefault="00D83C98" w:rsidP="005B494F">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19243B9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1E100D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68DBAB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4E62521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CF431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2F11FF2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21BD3C7" w14:textId="77777777" w:rsidR="00D83C98" w:rsidRPr="00E051EE" w:rsidRDefault="00D83C98" w:rsidP="00D83C98">
      <w:pPr>
        <w:spacing w:line="480" w:lineRule="auto"/>
        <w:ind w:firstLine="0"/>
        <w:rPr>
          <w:iCs/>
          <w:sz w:val="20"/>
          <w:szCs w:val="20"/>
          <w:lang w:val="en-GB"/>
        </w:rPr>
      </w:pPr>
      <w:r w:rsidRPr="00E051EE">
        <w:rPr>
          <w:iCs/>
          <w:sz w:val="20"/>
          <w:szCs w:val="20"/>
          <w:lang w:val="en-GB"/>
        </w:rPr>
        <w:t>Notes:</w:t>
      </w:r>
    </w:p>
    <w:p w14:paraId="70983FB9" w14:textId="77777777" w:rsidR="00D83C98" w:rsidRPr="00E051EE" w:rsidRDefault="00D83C98" w:rsidP="00D83C98">
      <w:pPr>
        <w:spacing w:line="480" w:lineRule="auto"/>
        <w:ind w:firstLine="0"/>
        <w:rPr>
          <w:iCs/>
          <w:sz w:val="20"/>
          <w:szCs w:val="20"/>
          <w:lang w:val="en-GB"/>
        </w:rPr>
      </w:pPr>
      <w:r w:rsidRPr="00E051EE">
        <w:rPr>
          <w:iCs/>
          <w:sz w:val="20"/>
          <w:szCs w:val="20"/>
          <w:lang w:val="en-GB"/>
        </w:rPr>
        <w:t xml:space="preserve">Parameters estimates with a </w:t>
      </w:r>
      <w:r w:rsidRPr="00E051EE">
        <w:rPr>
          <w:i/>
          <w:sz w:val="20"/>
          <w:szCs w:val="20"/>
          <w:lang w:val="en-GB"/>
        </w:rPr>
        <w:t>t</w:t>
      </w:r>
      <w:r w:rsidRPr="00E051EE">
        <w:rPr>
          <w:iCs/>
          <w:sz w:val="20"/>
          <w:szCs w:val="20"/>
          <w:lang w:val="en-GB"/>
        </w:rPr>
        <w:t>-value smaller than one were dropped to obtain an acceptable model fit.</w:t>
      </w:r>
      <w:r>
        <w:rPr>
          <w:iCs/>
          <w:sz w:val="20"/>
          <w:szCs w:val="20"/>
          <w:lang w:val="en-GB"/>
        </w:rPr>
        <w:t xml:space="preserve"> </w:t>
      </w:r>
      <w:r w:rsidRPr="00E051EE">
        <w:rPr>
          <w:iCs/>
          <w:sz w:val="20"/>
          <w:szCs w:val="20"/>
          <w:lang w:val="en-GB"/>
        </w:rPr>
        <w:t>The full results of these models can be accessed via our replication website (</w:t>
      </w:r>
      <w:r w:rsidR="00EA2B7C">
        <w:fldChar w:fldCharType="begin"/>
      </w:r>
      <w:r w:rsidR="00EA2B7C" w:rsidRPr="00EA2B7C">
        <w:rPr>
          <w:lang w:val="en-US"/>
          <w:rPrChange w:id="665" w:author="Jochem Tolsma" w:date="2022-09-12T09:58:00Z">
            <w:rPr/>
          </w:rPrChange>
        </w:rPr>
        <w:instrText xml:space="preserve"> HYPERLINK "https://jochemtolsma.github.io/Twitter/" </w:instrText>
      </w:r>
      <w:r w:rsidR="00EA2B7C">
        <w:fldChar w:fldCharType="separate"/>
      </w:r>
      <w:r w:rsidRPr="00E051EE">
        <w:rPr>
          <w:rStyle w:val="Hyperlink"/>
          <w:iCs/>
          <w:sz w:val="20"/>
          <w:szCs w:val="20"/>
          <w:lang w:val="en-GB"/>
        </w:rPr>
        <w:t>https://jochemtolsma.github.io/Twitter/</w:t>
      </w:r>
      <w:r w:rsidR="00EA2B7C">
        <w:rPr>
          <w:rStyle w:val="Hyperlink"/>
          <w:iCs/>
          <w:sz w:val="20"/>
          <w:szCs w:val="20"/>
          <w:lang w:val="en-GB"/>
        </w:rPr>
        <w:fldChar w:fldCharType="end"/>
      </w:r>
      <w:r w:rsidRPr="00E051EE">
        <w:rPr>
          <w:iCs/>
          <w:sz w:val="20"/>
          <w:szCs w:val="20"/>
          <w:lang w:val="en-GB"/>
        </w:rPr>
        <w:t>).</w:t>
      </w:r>
    </w:p>
    <w:p w14:paraId="1BD19285" w14:textId="77777777" w:rsidR="00D83C98" w:rsidRPr="009D6EB7" w:rsidRDefault="00D83C98" w:rsidP="00D83C98">
      <w:pPr>
        <w:ind w:firstLine="0"/>
        <w:rPr>
          <w:lang w:val="en-GB"/>
        </w:rPr>
      </w:pPr>
    </w:p>
    <w:p w14:paraId="471FB799" w14:textId="77777777" w:rsidR="00D4637C" w:rsidRPr="00D83C98" w:rsidRDefault="00D4637C" w:rsidP="00D83C98">
      <w:pPr>
        <w:pStyle w:val="Bibliography"/>
        <w:ind w:firstLine="0"/>
        <w:rPr>
          <w:iCs/>
          <w:lang w:val="en-GB"/>
        </w:rPr>
      </w:pPr>
    </w:p>
    <w:sectPr w:rsidR="00D4637C" w:rsidRPr="00D83C98" w:rsidSect="005B494F">
      <w:pgSz w:w="11906" w:h="16838"/>
      <w:pgMar w:top="1418" w:right="1418" w:bottom="1418" w:left="127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chem Tolsma" w:date="2022-09-08T10:35:00Z" w:initials="JT">
    <w:p w14:paraId="612F0AF1" w14:textId="77777777" w:rsidR="005356BA" w:rsidRDefault="005356BA">
      <w:pPr>
        <w:pStyle w:val="CommentText"/>
      </w:pPr>
      <w:r>
        <w:rPr>
          <w:rStyle w:val="CommentReference"/>
        </w:rPr>
        <w:annotationRef/>
      </w:r>
      <w:r>
        <w:t xml:space="preserve">Hier de vernieuwingen nog iets duidelijker. </w:t>
      </w:r>
    </w:p>
    <w:p w14:paraId="64D90575" w14:textId="77777777" w:rsidR="005356BA" w:rsidRDefault="005356BA">
      <w:pPr>
        <w:pStyle w:val="CommentText"/>
      </w:pPr>
      <w:r>
        <w:t xml:space="preserve">Trends, </w:t>
      </w:r>
    </w:p>
    <w:p w14:paraId="31203A49" w14:textId="77777777" w:rsidR="005356BA" w:rsidRDefault="005356BA">
      <w:pPr>
        <w:pStyle w:val="CommentText"/>
      </w:pPr>
      <w:r>
        <w:t>Cross tie</w:t>
      </w:r>
    </w:p>
    <w:p w14:paraId="49F44A8F" w14:textId="6DDC2264" w:rsidR="005356BA" w:rsidRDefault="005356BA">
      <w:pPr>
        <w:pStyle w:val="CommentText"/>
      </w:pPr>
    </w:p>
  </w:comment>
  <w:comment w:id="6" w:author="Jochem Tolsma" w:date="2022-09-08T20:18:00Z" w:initials="JT">
    <w:p w14:paraId="285098D3" w14:textId="77777777" w:rsidR="005356BA" w:rsidRDefault="005356BA">
      <w:pPr>
        <w:pStyle w:val="CommentText"/>
      </w:pPr>
      <w:r>
        <w:rPr>
          <w:rStyle w:val="CommentReference"/>
        </w:rPr>
        <w:annotationRef/>
      </w:r>
      <w:r>
        <w:t xml:space="preserve">Hier ook al de vernieuwing. </w:t>
      </w:r>
    </w:p>
    <w:p w14:paraId="24617B76" w14:textId="14CC7D8C" w:rsidR="005356BA" w:rsidRPr="00776A87" w:rsidRDefault="005356BA">
      <w:pPr>
        <w:pStyle w:val="CommentText"/>
        <w:rPr>
          <w:lang w:val="en-US"/>
        </w:rPr>
      </w:pPr>
      <w:r w:rsidRPr="00776A87">
        <w:rPr>
          <w:lang w:val="en-US"/>
        </w:rPr>
        <w:t>. WE are the first t</w:t>
      </w:r>
      <w:r>
        <w:rPr>
          <w:lang w:val="en-US"/>
        </w:rPr>
        <w:t xml:space="preserve">o do this dynamically and for three twitter layers simultaneously. </w:t>
      </w:r>
    </w:p>
  </w:comment>
  <w:comment w:id="77" w:author="Jochem Tolsma" w:date="2022-09-08T10:36:00Z" w:initials="JT">
    <w:p w14:paraId="20E7A29A" w14:textId="77777777" w:rsidR="005356BA" w:rsidRDefault="005356BA" w:rsidP="005B494F">
      <w:pPr>
        <w:pStyle w:val="CommentText"/>
      </w:pPr>
      <w:r>
        <w:rPr>
          <w:rStyle w:val="CommentReference"/>
        </w:rPr>
        <w:annotationRef/>
      </w:r>
      <w:r>
        <w:t xml:space="preserve">Kunnen we dat nu nog wel volhouden. </w:t>
      </w:r>
    </w:p>
    <w:p w14:paraId="7155A9E3" w14:textId="77777777" w:rsidR="005356BA" w:rsidRPr="005B494F" w:rsidRDefault="005356BA" w:rsidP="005B494F">
      <w:pPr>
        <w:pStyle w:val="CommentText"/>
        <w:rPr>
          <w:lang w:val="en-US"/>
        </w:rPr>
      </w:pPr>
      <w:r w:rsidRPr="005B494F">
        <w:rPr>
          <w:lang w:val="en-US"/>
        </w:rPr>
        <w:t>Surprisingly, research into the Twitter n</w:t>
      </w:r>
      <w:r>
        <w:rPr>
          <w:lang w:val="en-US"/>
        </w:rPr>
        <w:t xml:space="preserve">etworks </w:t>
      </w:r>
      <w:r>
        <w:rPr>
          <w:i/>
          <w:lang w:val="en-US"/>
        </w:rPr>
        <w:t xml:space="preserve">among </w:t>
      </w:r>
      <w:r>
        <w:rPr>
          <w:lang w:val="en-US"/>
        </w:rPr>
        <w:t xml:space="preserve">MPs only recently attracted the attention of scientists. </w:t>
      </w:r>
    </w:p>
  </w:comment>
  <w:comment w:id="195" w:author="Jochem Tolsma" w:date="2022-09-08T10:46:00Z" w:initials="JT">
    <w:p w14:paraId="4ECDE50B" w14:textId="45CCD85F" w:rsidR="005356BA" w:rsidRPr="00085A46" w:rsidRDefault="005356BA">
      <w:pPr>
        <w:pStyle w:val="CommentText"/>
        <w:rPr>
          <w:lang w:val="en-US"/>
        </w:rPr>
      </w:pPr>
      <w:r>
        <w:rPr>
          <w:rStyle w:val="CommentReference"/>
        </w:rPr>
        <w:annotationRef/>
      </w:r>
      <w:r>
        <w:rPr>
          <w:lang w:val="en-US"/>
        </w:rPr>
        <w:t xml:space="preserve">While </w:t>
      </w:r>
      <w:proofErr w:type="spellStart"/>
      <w:r>
        <w:rPr>
          <w:lang w:val="en-US"/>
        </w:rPr>
        <w:t>RSiena</w:t>
      </w:r>
      <w:proofErr w:type="spellEnd"/>
      <w:r>
        <w:rPr>
          <w:lang w:val="en-US"/>
        </w:rPr>
        <w:t xml:space="preserve"> is the method of choice to disentangle </w:t>
      </w:r>
    </w:p>
  </w:comment>
  <w:comment w:id="196" w:author="Jochem Tolsma" w:date="2022-09-08T20:31:00Z" w:initials="JT">
    <w:p w14:paraId="1D35C3B0" w14:textId="52059A36" w:rsidR="005356BA" w:rsidRPr="005511F0" w:rsidRDefault="005356BA">
      <w:pPr>
        <w:pStyle w:val="CommentText"/>
        <w:rPr>
          <w:lang w:val="en-US"/>
        </w:rPr>
      </w:pPr>
      <w:r>
        <w:rPr>
          <w:rStyle w:val="CommentReference"/>
        </w:rPr>
        <w:annotationRef/>
      </w:r>
      <w:r w:rsidRPr="005511F0">
        <w:rPr>
          <w:lang w:val="en-US"/>
        </w:rPr>
        <w:t>Better-suited to … than t</w:t>
      </w:r>
      <w:r>
        <w:rPr>
          <w:lang w:val="en-US"/>
        </w:rPr>
        <w:t xml:space="preserve">echniques that model network states (e.g., </w:t>
      </w:r>
      <w:proofErr w:type="spellStart"/>
      <w:r>
        <w:rPr>
          <w:lang w:val="en-US"/>
        </w:rPr>
        <w:t>ergm</w:t>
      </w:r>
      <w:proofErr w:type="spellEnd"/>
      <w:r>
        <w:rPr>
          <w:lang w:val="en-US"/>
        </w:rPr>
        <w:t xml:space="preserve">). </w:t>
      </w:r>
    </w:p>
  </w:comment>
  <w:comment w:id="229" w:author="Jochem Tolsma" w:date="2022-09-08T11:33:00Z" w:initials="JT">
    <w:p w14:paraId="44FC3FCD" w14:textId="69B7A323" w:rsidR="005356BA" w:rsidRDefault="005356BA">
      <w:pPr>
        <w:pStyle w:val="CommentText"/>
      </w:pPr>
      <w:r>
        <w:rPr>
          <w:rStyle w:val="CommentReference"/>
        </w:rPr>
        <w:annotationRef/>
      </w:r>
      <w:r>
        <w:t xml:space="preserve">Dat dit dus ook zoiets is als rekeninghouden met de digital </w:t>
      </w:r>
      <w:proofErr w:type="spellStart"/>
      <w:r>
        <w:t>architecture</w:t>
      </w:r>
      <w:proofErr w:type="spellEnd"/>
      <w:r>
        <w:t xml:space="preserve">. </w:t>
      </w:r>
    </w:p>
  </w:comment>
  <w:comment w:id="264" w:author="Jochem Tolsma" w:date="2022-09-08T12:00:00Z" w:initials="JT">
    <w:p w14:paraId="4E566A25" w14:textId="1D00A2C4" w:rsidR="005356BA" w:rsidRDefault="005356BA">
      <w:pPr>
        <w:pStyle w:val="CommentText"/>
      </w:pPr>
      <w:r>
        <w:rPr>
          <w:rStyle w:val="CommentReference"/>
        </w:rPr>
        <w:annotationRef/>
      </w:r>
      <w:r>
        <w:t xml:space="preserve">Simulaties draaien. Rob om advies vragen? </w:t>
      </w:r>
    </w:p>
  </w:comment>
  <w:comment w:id="298" w:author="Jochem Tolsma" w:date="2022-09-08T20:44:00Z" w:initials="JT">
    <w:p w14:paraId="0DC1F6AE" w14:textId="6B5792C6" w:rsidR="005356BA" w:rsidRPr="00AA3A61" w:rsidRDefault="005356BA">
      <w:pPr>
        <w:pStyle w:val="CommentText"/>
        <w:rPr>
          <w:lang w:val="en-US"/>
        </w:rPr>
      </w:pPr>
      <w:r>
        <w:rPr>
          <w:rStyle w:val="CommentReference"/>
        </w:rPr>
        <w:annotationRef/>
      </w:r>
      <w:r w:rsidRPr="00AA3A61">
        <w:rPr>
          <w:lang w:val="en-US"/>
        </w:rPr>
        <w:t>And</w:t>
      </w:r>
      <w:r>
        <w:rPr>
          <w:lang w:val="en-US"/>
        </w:rPr>
        <w:t xml:space="preserve"> that when networks evolve, ties between co-party MPs are more likely than ties between MPs of different parties, thus even after controlling for … . </w:t>
      </w:r>
    </w:p>
  </w:comment>
  <w:comment w:id="300" w:author="Jochem Tolsma" w:date="2022-09-08T12:02:00Z" w:initials="JT">
    <w:p w14:paraId="3C710A33" w14:textId="1C255A46" w:rsidR="005356BA" w:rsidRPr="00AA3A61" w:rsidRDefault="005356BA">
      <w:pPr>
        <w:pStyle w:val="CommentText"/>
        <w:rPr>
          <w:lang w:val="en-US"/>
        </w:rPr>
      </w:pPr>
      <w:r>
        <w:rPr>
          <w:rStyle w:val="CommentReference"/>
        </w:rPr>
        <w:annotationRef/>
      </w:r>
      <w:r w:rsidRPr="00AA3A61">
        <w:rPr>
          <w:lang w:val="en-US"/>
        </w:rPr>
        <w:t xml:space="preserve">Update met </w:t>
      </w:r>
      <w:proofErr w:type="spellStart"/>
      <w:r w:rsidRPr="00AA3A61">
        <w:rPr>
          <w:lang w:val="en-US"/>
        </w:rPr>
        <w:t>andere</w:t>
      </w:r>
      <w:proofErr w:type="spellEnd"/>
      <w:r w:rsidRPr="00AA3A61">
        <w:rPr>
          <w:lang w:val="en-US"/>
        </w:rPr>
        <w:t xml:space="preserve"> l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F44A8F" w15:done="0"/>
  <w15:commentEx w15:paraId="24617B76" w15:done="0"/>
  <w15:commentEx w15:paraId="7155A9E3" w15:done="0"/>
  <w15:commentEx w15:paraId="4ECDE50B" w15:done="0"/>
  <w15:commentEx w15:paraId="1D35C3B0" w15:done="0"/>
  <w15:commentEx w15:paraId="44FC3FCD" w15:done="0"/>
  <w15:commentEx w15:paraId="4E566A25" w15:done="0"/>
  <w15:commentEx w15:paraId="0DC1F6AE" w15:done="0"/>
  <w15:commentEx w15:paraId="3C710A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F44A8F" w16cid:durableId="26C443F9"/>
  <w16cid:commentId w16cid:paraId="24617B76" w16cid:durableId="26C4CCAC"/>
  <w16cid:commentId w16cid:paraId="7155A9E3" w16cid:durableId="26C44437"/>
  <w16cid:commentId w16cid:paraId="4ECDE50B" w16cid:durableId="26C44696"/>
  <w16cid:commentId w16cid:paraId="1D35C3B0" w16cid:durableId="26C4CFA3"/>
  <w16cid:commentId w16cid:paraId="44FC3FCD" w16cid:durableId="26C45195"/>
  <w16cid:commentId w16cid:paraId="4E566A25" w16cid:durableId="26C457E2"/>
  <w16cid:commentId w16cid:paraId="0DC1F6AE" w16cid:durableId="26C4D2AA"/>
  <w16cid:commentId w16cid:paraId="3C710A33" w16cid:durableId="26C458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48FC6" w14:textId="77777777" w:rsidR="00435616" w:rsidRDefault="00435616" w:rsidP="00F62A39">
      <w:pPr>
        <w:spacing w:line="240" w:lineRule="auto"/>
      </w:pPr>
      <w:r>
        <w:separator/>
      </w:r>
    </w:p>
  </w:endnote>
  <w:endnote w:type="continuationSeparator" w:id="0">
    <w:p w14:paraId="05366FC2" w14:textId="77777777" w:rsidR="00435616" w:rsidRDefault="00435616"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Content>
      <w:p w14:paraId="564C7D34" w14:textId="7E439D04" w:rsidR="005356BA" w:rsidRDefault="005356BA">
        <w:pPr>
          <w:pStyle w:val="Footer"/>
          <w:jc w:val="center"/>
        </w:pPr>
        <w:r>
          <w:fldChar w:fldCharType="begin"/>
        </w:r>
        <w:r>
          <w:instrText>PAGE   \* MERGEFORMAT</w:instrText>
        </w:r>
        <w:r>
          <w:fldChar w:fldCharType="separate"/>
        </w:r>
        <w:r>
          <w:t>2</w:t>
        </w:r>
        <w:r>
          <w:fldChar w:fldCharType="end"/>
        </w:r>
      </w:p>
    </w:sdtContent>
  </w:sdt>
  <w:p w14:paraId="13B54E66" w14:textId="77777777" w:rsidR="005356BA" w:rsidRDefault="005356BA">
    <w:pPr>
      <w:pStyle w:val="Footer"/>
    </w:pPr>
  </w:p>
  <w:p w14:paraId="66F86483" w14:textId="77777777" w:rsidR="005356BA" w:rsidRDefault="005356B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2823D6" w14:textId="77777777" w:rsidR="00435616" w:rsidRDefault="00435616" w:rsidP="00F62A39">
      <w:pPr>
        <w:spacing w:line="240" w:lineRule="auto"/>
      </w:pPr>
      <w:r>
        <w:separator/>
      </w:r>
    </w:p>
  </w:footnote>
  <w:footnote w:type="continuationSeparator" w:id="0">
    <w:p w14:paraId="6931D773" w14:textId="77777777" w:rsidR="00435616" w:rsidRDefault="00435616"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chem Tolsma">
    <w15:presenceInfo w15:providerId="Windows Live" w15:userId="c471520a0a3fa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2DCA"/>
    <w:rsid w:val="00023605"/>
    <w:rsid w:val="0002430E"/>
    <w:rsid w:val="00025D0A"/>
    <w:rsid w:val="00027015"/>
    <w:rsid w:val="00027831"/>
    <w:rsid w:val="0003450D"/>
    <w:rsid w:val="000361C8"/>
    <w:rsid w:val="00036401"/>
    <w:rsid w:val="000409BE"/>
    <w:rsid w:val="00043E61"/>
    <w:rsid w:val="00045EAA"/>
    <w:rsid w:val="00053A10"/>
    <w:rsid w:val="000565DD"/>
    <w:rsid w:val="00056AC3"/>
    <w:rsid w:val="00056E87"/>
    <w:rsid w:val="00060B33"/>
    <w:rsid w:val="00063D2D"/>
    <w:rsid w:val="000740F1"/>
    <w:rsid w:val="000745A5"/>
    <w:rsid w:val="00074DA2"/>
    <w:rsid w:val="00075CC7"/>
    <w:rsid w:val="00077F2B"/>
    <w:rsid w:val="00083239"/>
    <w:rsid w:val="00085A46"/>
    <w:rsid w:val="00086C70"/>
    <w:rsid w:val="000B1F5F"/>
    <w:rsid w:val="000B73AA"/>
    <w:rsid w:val="000C074D"/>
    <w:rsid w:val="000C08E9"/>
    <w:rsid w:val="000C1B49"/>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251DC"/>
    <w:rsid w:val="00125C8F"/>
    <w:rsid w:val="0012706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42E3"/>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39A1"/>
    <w:rsid w:val="00236725"/>
    <w:rsid w:val="00237B54"/>
    <w:rsid w:val="00241360"/>
    <w:rsid w:val="0024214C"/>
    <w:rsid w:val="0024219F"/>
    <w:rsid w:val="0024387B"/>
    <w:rsid w:val="0024676D"/>
    <w:rsid w:val="00254B58"/>
    <w:rsid w:val="002556CF"/>
    <w:rsid w:val="002569EB"/>
    <w:rsid w:val="00263127"/>
    <w:rsid w:val="0026481C"/>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484C"/>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16DB1"/>
    <w:rsid w:val="00320558"/>
    <w:rsid w:val="0032443E"/>
    <w:rsid w:val="003245C6"/>
    <w:rsid w:val="00327EED"/>
    <w:rsid w:val="00327F5D"/>
    <w:rsid w:val="00332AE9"/>
    <w:rsid w:val="003330F9"/>
    <w:rsid w:val="00333A74"/>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39C5"/>
    <w:rsid w:val="00374429"/>
    <w:rsid w:val="00376808"/>
    <w:rsid w:val="00380263"/>
    <w:rsid w:val="00380F57"/>
    <w:rsid w:val="003832BB"/>
    <w:rsid w:val="00385718"/>
    <w:rsid w:val="003874B3"/>
    <w:rsid w:val="00391243"/>
    <w:rsid w:val="00391E58"/>
    <w:rsid w:val="00391F66"/>
    <w:rsid w:val="00393A10"/>
    <w:rsid w:val="00397B3B"/>
    <w:rsid w:val="003A61D3"/>
    <w:rsid w:val="003B058D"/>
    <w:rsid w:val="003B5C57"/>
    <w:rsid w:val="003C19CB"/>
    <w:rsid w:val="003C1A68"/>
    <w:rsid w:val="003C274F"/>
    <w:rsid w:val="003C3581"/>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940"/>
    <w:rsid w:val="00445128"/>
    <w:rsid w:val="00446101"/>
    <w:rsid w:val="00453CBD"/>
    <w:rsid w:val="00461CB7"/>
    <w:rsid w:val="00466CF2"/>
    <w:rsid w:val="0047445D"/>
    <w:rsid w:val="00475287"/>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4445E"/>
    <w:rsid w:val="00547021"/>
    <w:rsid w:val="005511F0"/>
    <w:rsid w:val="005519E0"/>
    <w:rsid w:val="00554675"/>
    <w:rsid w:val="00556367"/>
    <w:rsid w:val="00561415"/>
    <w:rsid w:val="005640F3"/>
    <w:rsid w:val="00566700"/>
    <w:rsid w:val="00583601"/>
    <w:rsid w:val="0059503F"/>
    <w:rsid w:val="00596D8E"/>
    <w:rsid w:val="005A71B1"/>
    <w:rsid w:val="005A7678"/>
    <w:rsid w:val="005B151C"/>
    <w:rsid w:val="005B494F"/>
    <w:rsid w:val="005B543A"/>
    <w:rsid w:val="005B797D"/>
    <w:rsid w:val="005C07BA"/>
    <w:rsid w:val="005C0E4B"/>
    <w:rsid w:val="005C3871"/>
    <w:rsid w:val="005C4874"/>
    <w:rsid w:val="005C55C4"/>
    <w:rsid w:val="005C7F94"/>
    <w:rsid w:val="005D01C9"/>
    <w:rsid w:val="005D15E7"/>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5EC5"/>
    <w:rsid w:val="006B1033"/>
    <w:rsid w:val="006B2858"/>
    <w:rsid w:val="006B28A6"/>
    <w:rsid w:val="006B2B13"/>
    <w:rsid w:val="006B39C9"/>
    <w:rsid w:val="006B4B53"/>
    <w:rsid w:val="006B5DAF"/>
    <w:rsid w:val="006B7EFB"/>
    <w:rsid w:val="006C11AD"/>
    <w:rsid w:val="006C19A4"/>
    <w:rsid w:val="006C34B8"/>
    <w:rsid w:val="006C3AF6"/>
    <w:rsid w:val="006D38A9"/>
    <w:rsid w:val="006D5361"/>
    <w:rsid w:val="006D7108"/>
    <w:rsid w:val="006E014B"/>
    <w:rsid w:val="006E1DA8"/>
    <w:rsid w:val="006E3F88"/>
    <w:rsid w:val="006E7551"/>
    <w:rsid w:val="006F21E7"/>
    <w:rsid w:val="006F740D"/>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55CF4"/>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3CE8"/>
    <w:rsid w:val="007A5A67"/>
    <w:rsid w:val="007B008E"/>
    <w:rsid w:val="007B0857"/>
    <w:rsid w:val="007B753B"/>
    <w:rsid w:val="007B7AD3"/>
    <w:rsid w:val="007C166F"/>
    <w:rsid w:val="007D12B7"/>
    <w:rsid w:val="007D153A"/>
    <w:rsid w:val="007D5915"/>
    <w:rsid w:val="007E055E"/>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57500"/>
    <w:rsid w:val="0086043E"/>
    <w:rsid w:val="00864FA5"/>
    <w:rsid w:val="00871D73"/>
    <w:rsid w:val="0087243B"/>
    <w:rsid w:val="00873CA0"/>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44F"/>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A0552"/>
    <w:rsid w:val="009A584E"/>
    <w:rsid w:val="009A6246"/>
    <w:rsid w:val="009A7C8C"/>
    <w:rsid w:val="009B3D9F"/>
    <w:rsid w:val="009B485B"/>
    <w:rsid w:val="009C07BC"/>
    <w:rsid w:val="009C2FF7"/>
    <w:rsid w:val="009C3DE8"/>
    <w:rsid w:val="009C6F72"/>
    <w:rsid w:val="009D0E65"/>
    <w:rsid w:val="009D15BA"/>
    <w:rsid w:val="009D215F"/>
    <w:rsid w:val="009D2EA2"/>
    <w:rsid w:val="009E2FF5"/>
    <w:rsid w:val="009E616F"/>
    <w:rsid w:val="009E77CA"/>
    <w:rsid w:val="009E798D"/>
    <w:rsid w:val="009F4123"/>
    <w:rsid w:val="00A0116C"/>
    <w:rsid w:val="00A10C47"/>
    <w:rsid w:val="00A13D9E"/>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CC3"/>
    <w:rsid w:val="00A72EAE"/>
    <w:rsid w:val="00A74519"/>
    <w:rsid w:val="00A763C6"/>
    <w:rsid w:val="00A76DA8"/>
    <w:rsid w:val="00A8034A"/>
    <w:rsid w:val="00A80EFB"/>
    <w:rsid w:val="00A828B2"/>
    <w:rsid w:val="00A83D6E"/>
    <w:rsid w:val="00A91D85"/>
    <w:rsid w:val="00A963B1"/>
    <w:rsid w:val="00AA0220"/>
    <w:rsid w:val="00AA3A61"/>
    <w:rsid w:val="00AB43CB"/>
    <w:rsid w:val="00AC3989"/>
    <w:rsid w:val="00AC4F0C"/>
    <w:rsid w:val="00AD0FC8"/>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7D65"/>
    <w:rsid w:val="00BE0D7C"/>
    <w:rsid w:val="00BE3428"/>
    <w:rsid w:val="00BE5EE8"/>
    <w:rsid w:val="00BF0C07"/>
    <w:rsid w:val="00BF3DE1"/>
    <w:rsid w:val="00BF49DC"/>
    <w:rsid w:val="00C011EF"/>
    <w:rsid w:val="00C05DB0"/>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3980"/>
    <w:rsid w:val="00C56633"/>
    <w:rsid w:val="00C61C43"/>
    <w:rsid w:val="00C645A5"/>
    <w:rsid w:val="00C65FE5"/>
    <w:rsid w:val="00C6699C"/>
    <w:rsid w:val="00C6718F"/>
    <w:rsid w:val="00C721F2"/>
    <w:rsid w:val="00C73EC4"/>
    <w:rsid w:val="00C76EC6"/>
    <w:rsid w:val="00C77309"/>
    <w:rsid w:val="00C77653"/>
    <w:rsid w:val="00C818BB"/>
    <w:rsid w:val="00C84D35"/>
    <w:rsid w:val="00C8501F"/>
    <w:rsid w:val="00C90D4D"/>
    <w:rsid w:val="00C9129E"/>
    <w:rsid w:val="00CA3269"/>
    <w:rsid w:val="00CA4A7C"/>
    <w:rsid w:val="00CA5D6A"/>
    <w:rsid w:val="00CA67D3"/>
    <w:rsid w:val="00CA7A94"/>
    <w:rsid w:val="00CB6861"/>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5F4E"/>
    <w:rsid w:val="00CF7EBA"/>
    <w:rsid w:val="00D00052"/>
    <w:rsid w:val="00D0198E"/>
    <w:rsid w:val="00D01DCA"/>
    <w:rsid w:val="00D1060C"/>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20C4"/>
    <w:rsid w:val="00D67E67"/>
    <w:rsid w:val="00D732FC"/>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B3848"/>
    <w:rsid w:val="00DC5735"/>
    <w:rsid w:val="00DC611A"/>
    <w:rsid w:val="00DC6CE2"/>
    <w:rsid w:val="00DD4518"/>
    <w:rsid w:val="00DD752F"/>
    <w:rsid w:val="00DE01BB"/>
    <w:rsid w:val="00DE07E7"/>
    <w:rsid w:val="00DE08C9"/>
    <w:rsid w:val="00DE263A"/>
    <w:rsid w:val="00DE34EE"/>
    <w:rsid w:val="00DE5DD0"/>
    <w:rsid w:val="00DF0341"/>
    <w:rsid w:val="00DF07A8"/>
    <w:rsid w:val="00E01BAC"/>
    <w:rsid w:val="00E041FD"/>
    <w:rsid w:val="00E051EE"/>
    <w:rsid w:val="00E052E7"/>
    <w:rsid w:val="00E05456"/>
    <w:rsid w:val="00E11BDA"/>
    <w:rsid w:val="00E13F4C"/>
    <w:rsid w:val="00E15C06"/>
    <w:rsid w:val="00E15EE0"/>
    <w:rsid w:val="00E16B67"/>
    <w:rsid w:val="00E21174"/>
    <w:rsid w:val="00E2385C"/>
    <w:rsid w:val="00E25053"/>
    <w:rsid w:val="00E253B1"/>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2B7C"/>
    <w:rsid w:val="00EA4593"/>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64C3"/>
    <w:rsid w:val="00F17970"/>
    <w:rsid w:val="00F22605"/>
    <w:rsid w:val="00F22CD3"/>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4"/>
    <w:rsid w:val="00FC51A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D267FE-4D53-466A-8861-8B9EB7DB3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9858</Words>
  <Characters>113193</Characters>
  <Application>Microsoft Office Word</Application>
  <DocSecurity>0</DocSecurity>
  <Lines>943</Lines>
  <Paragraphs>2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5</cp:revision>
  <dcterms:created xsi:type="dcterms:W3CDTF">2022-09-08T13:48:00Z</dcterms:created>
  <dcterms:modified xsi:type="dcterms:W3CDTF">2022-09-1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tUIFwXzj"/&gt;&lt;style id="http://www.zotero.org/styles/american-sociological-association" locale="en-GB" hasBibliography="1" bibliographyStyleHasBeenSet="1"/&gt;&lt;prefs&gt;&lt;pref name="fieldType" value="Fiel</vt:lpwstr>
  </property>
  <property fmtid="{D5CDD505-2E9C-101B-9397-08002B2CF9AE}" pid="4" name="ZOTERO_PREF_2">
    <vt:lpwstr>d"/&gt;&lt;/prefs&gt;&lt;/data&gt;</vt:lpwstr>
  </property>
</Properties>
</file>